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5D0B294" w14:textId="77777777" w:rsidR="009722A4" w:rsidRPr="002426C7" w:rsidRDefault="009722A4" w:rsidP="009722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0774" w:type="dxa"/>
        <w:tblInd w:w="-856" w:type="dxa"/>
        <w:tblLook w:val="04A0" w:firstRow="1" w:lastRow="0" w:firstColumn="1" w:lastColumn="0" w:noHBand="0" w:noVBand="1"/>
      </w:tblPr>
      <w:tblGrid>
        <w:gridCol w:w="1483"/>
        <w:gridCol w:w="4613"/>
        <w:gridCol w:w="4678"/>
      </w:tblGrid>
      <w:tr w:rsidR="009722A4" w:rsidRPr="00FE5D18" w14:paraId="2D4753AA" w14:textId="77777777" w:rsidTr="008D3367">
        <w:tc>
          <w:tcPr>
            <w:tcW w:w="1483" w:type="dxa"/>
          </w:tcPr>
          <w:p w14:paraId="325F9CED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>Types of DHTs tools and equipment</w:t>
            </w:r>
          </w:p>
        </w:tc>
        <w:tc>
          <w:tcPr>
            <w:tcW w:w="4613" w:type="dxa"/>
          </w:tcPr>
          <w:p w14:paraId="1913FCAD" w14:textId="77777777" w:rsidR="009722A4" w:rsidRDefault="009722A4" w:rsidP="008D336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>Mechanisms of actions and/or activ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 implementing DHTs</w:t>
            </w:r>
          </w:p>
        </w:tc>
        <w:tc>
          <w:tcPr>
            <w:tcW w:w="4678" w:type="dxa"/>
          </w:tcPr>
          <w:p w14:paraId="2ED144C0" w14:textId="77777777" w:rsidR="009722A4" w:rsidRPr="00FE5D18" w:rsidRDefault="009722A4" w:rsidP="008D336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utcomes of DHT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solved problems </w:t>
            </w:r>
          </w:p>
        </w:tc>
      </w:tr>
      <w:tr w:rsidR="009722A4" w:rsidRPr="00FE5D18" w14:paraId="2F2C99E2" w14:textId="77777777" w:rsidTr="008D3367">
        <w:tc>
          <w:tcPr>
            <w:tcW w:w="1483" w:type="dxa"/>
          </w:tcPr>
          <w:p w14:paraId="24617966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Electronic health record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zwvWWVhcj48UmVj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yMzwvWWVhcj48UmVj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6, 43, 44, 65, 68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4A7B1353" w14:textId="77777777" w:rsidR="009722A4" w:rsidRPr="00C96CE9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96CE9">
              <w:rPr>
                <w:rFonts w:ascii="Times New Roman" w:hAnsi="Times New Roman" w:cs="Times New Roman"/>
                <w:sz w:val="20"/>
                <w:szCs w:val="20"/>
              </w:rPr>
              <w:t xml:space="preserve">Electronic prescription </w: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C96CE9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6)</w: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EA125C0" w14:textId="77777777" w:rsidR="009722A4" w:rsidRPr="00C96CE9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Data entry and record </w: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68)</w:t>
            </w:r>
            <w:r w:rsidRPr="00C96CE9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37322558" w14:textId="77777777" w:rsidR="009722A4" w:rsidRPr="00C96CE9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C96CE9">
              <w:rPr>
                <w:rFonts w:ascii="Times New Roman" w:hAnsi="Times New Roman" w:cs="Times New Roman"/>
                <w:sz w:val="20"/>
                <w:szCs w:val="20"/>
              </w:rPr>
              <w:t xml:space="preserve">Reinforcement learning algorithms within EHRs </w:t>
            </w:r>
            <w:r w:rsidRPr="00C96CE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eng&lt;/Author&gt;&lt;Year&gt;2021&lt;/Year&gt;&lt;RecNum&gt;102126&lt;/RecNum&gt;&lt;DisplayText&gt;(65)&lt;/DisplayText&gt;&lt;record&gt;&lt;rec-number&gt;102126&lt;/rec-number&gt;&lt;foreign-keys&gt;&lt;key app="EN" db-id="xp2t92d2502pwvevsxk5z2fp25zzft90xrt2" timestamp="1716951832"&gt;102126&lt;/key&gt;&lt;/foreign-keys&gt;&lt;ref-type name="Journal Article"&gt;17&lt;/ref-type&gt;&lt;contributors&gt;&lt;authors&gt;&lt;author&gt;Zheng, Hua&lt;/author&gt;&lt;author&gt;Ryzhov, Ilya O&lt;/author&gt;&lt;author&gt;Xie, Wei&lt;/author&gt;&lt;author&gt;Zhong, Judy&lt;/author&gt;&lt;/authors&gt;&lt;/contributors&gt;&lt;titles&gt;&lt;title&gt;Personalized multimorbidity management for patients with type 2 diabetes using reinforcement learning of electronic health records&lt;/title&gt;&lt;secondary-title&gt;Drugs&lt;/secondary-title&gt;&lt;/titles&gt;&lt;periodical&gt;&lt;full-title&gt;Drugs&lt;/full-title&gt;&lt;/periodical&gt;&lt;pages&gt;471-482&lt;/pages&gt;&lt;volume&gt;81&lt;/volume&gt;&lt;dates&gt;&lt;year&gt;2021&lt;/year&gt;&lt;/dates&gt;&lt;isbn&gt;0012-6667&lt;/isbn&gt;&lt;urls&gt;&lt;/urls&gt;&lt;/record&gt;&lt;/Cite&gt;&lt;/EndNote&gt;</w:instrText>
            </w:r>
            <w:r w:rsidRPr="00C96CE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5)</w:t>
            </w:r>
            <w:r w:rsidRPr="00C96CE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19CF7EB5" w14:textId="77777777" w:rsidR="009722A4" w:rsidRPr="00FE5D18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Timely communication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68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483CA225" w14:textId="77777777" w:rsidR="009722A4" w:rsidRPr="00FE5D18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Information sharing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68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59254EB7" w14:textId="77777777" w:rsidR="009722A4" w:rsidRPr="00FE5D18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Manage clients’ health data, enhanced person-centered care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eng&lt;/Author&gt;&lt;Year&gt;2021&lt;/Year&gt;&lt;RecNum&gt;102126&lt;/RecNum&gt;&lt;DisplayText&gt;(65)&lt;/DisplayText&gt;&lt;record&gt;&lt;rec-number&gt;102126&lt;/rec-number&gt;&lt;foreign-keys&gt;&lt;key app="EN" db-id="xp2t92d2502pwvevsxk5z2fp25zzft90xrt2" timestamp="1716951832"&gt;102126&lt;/key&gt;&lt;/foreign-keys&gt;&lt;ref-type name="Journal Article"&gt;17&lt;/ref-type&gt;&lt;contributors&gt;&lt;authors&gt;&lt;author&gt;Zheng, Hua&lt;/author&gt;&lt;author&gt;Ryzhov, Ilya O&lt;/author&gt;&lt;author&gt;Xie, Wei&lt;/author&gt;&lt;author&gt;Zhong, Judy&lt;/author&gt;&lt;/authors&gt;&lt;/contributors&gt;&lt;titles&gt;&lt;title&gt;Personalized multimorbidity management for patients with type 2 diabetes using reinforcement learning of electronic health records&lt;/title&gt;&lt;secondary-title&gt;Drugs&lt;/secondary-title&gt;&lt;/titles&gt;&lt;periodical&gt;&lt;full-title&gt;Drugs&lt;/full-title&gt;&lt;/periodical&gt;&lt;pages&gt;471-482&lt;/pages&gt;&lt;volume&gt;81&lt;/volume&gt;&lt;dates&gt;&lt;year&gt;2021&lt;/year&gt;&lt;/dates&gt;&lt;isbn&gt;0012-6667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749A431" w14:textId="77777777" w:rsidR="009722A4" w:rsidRPr="00FE5D18" w:rsidRDefault="009722A4" w:rsidP="009722A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Improve accuracy of documentation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68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9722A4" w:rsidRPr="00FE5D18" w14:paraId="52A55495" w14:textId="77777777" w:rsidTr="008D3367">
        <w:tc>
          <w:tcPr>
            <w:tcW w:w="1483" w:type="dxa"/>
          </w:tcPr>
          <w:p w14:paraId="5D1841C6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>Internet of medical things (wearable devices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or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 sensors)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YXJ2YW5laDwvQXV0aG9yPjxZZWFyPjIwMTc8L1llYXI+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YXJ2YW5laDwvQXV0aG9yPjxZZWFyPjIwMTc8L1llYXI+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7-29, 61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4613" w:type="dxa"/>
          </w:tcPr>
          <w:p w14:paraId="06A03E7F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Glucose monitors attached to patients’ phones equipped with web-based physician communication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Yoo&lt;/Author&gt;&lt;Year&gt;2009&lt;/Year&gt;&lt;RecNum&gt;102101&lt;/RecNum&gt;&lt;DisplayText&gt;(61)&lt;/DisplayText&gt;&lt;record&gt;&lt;rec-number&gt;102101&lt;/rec-number&gt;&lt;foreign-keys&gt;&lt;key app="EN" db-id="xp2t92d2502pwvevsxk5z2fp25zzft90xrt2" timestamp="1716817658"&gt;102101&lt;/key&gt;&lt;/foreign-keys&gt;&lt;ref-type name="Journal Article"&gt;17&lt;/ref-type&gt;&lt;contributors&gt;&lt;authors&gt;&lt;author&gt;Yoo, HJ&lt;/author&gt;&lt;author&gt;Park, MS&lt;/author&gt;&lt;author&gt;Kim, TN&lt;/author&gt;&lt;author&gt;Yang, SJ&lt;/author&gt;&lt;author&gt;Cho, GJ&lt;/author&gt;&lt;author&gt;Hwang, TG&lt;/author&gt;&lt;author&gt;Baik, SH&lt;/author&gt;&lt;author&gt;Choi, DS&lt;/author&gt;&lt;author&gt;Park, GH&lt;/author&gt;&lt;author&gt;Choi, KM&lt;/author&gt;&lt;/authors&gt;&lt;/contributors&gt;&lt;titles&gt;&lt;title&gt;A ubiquitous chronic disease care system using cellular phones and the internet&lt;/title&gt;&lt;secondary-title&gt;Diabetic Medicine&lt;/secondary-title&gt;&lt;/titles&gt;&lt;periodical&gt;&lt;full-title&gt;Diabetic Medicine&lt;/full-title&gt;&lt;/periodical&gt;&lt;pages&gt;628-635&lt;/pages&gt;&lt;volume&gt;26&lt;/volume&gt;&lt;number&gt;6&lt;/number&gt;&lt;dates&gt;&lt;year&gt;2009&lt;/year&gt;&lt;/dates&gt;&lt;isbn&gt;0742-3071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61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4C8A4163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Make appointment &amp; monitor their own health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288L0F1dGhvcj48WWVhcj4yMDA5PC9ZZWFyPjxSZWNO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288L0F1dGhvcj48WWVhcj4yMDA5PC9ZZWFyPjxSZWNO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7-29, 61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EFB5618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Wireless Bluetooth-enabled blood pressure cuffs paired with internet hubs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Rifkin&lt;/Author&gt;&lt;Year&gt;2013&lt;/Year&gt;&lt;RecNum&gt;102107&lt;/RecNum&gt;&lt;DisplayText&gt;(66)&lt;/DisplayText&gt;&lt;record&gt;&lt;rec-number&gt;102107&lt;/rec-number&gt;&lt;foreign-keys&gt;&lt;key app="EN" db-id="xp2t92d2502pwvevsxk5z2fp25zzft90xrt2" timestamp="1716862002"&gt;102107&lt;/key&gt;&lt;/foreign-keys&gt;&lt;ref-type name="Journal Article"&gt;17&lt;/ref-type&gt;&lt;contributors&gt;&lt;authors&gt;&lt;author&gt;Rifkin, Dena E&lt;/author&gt;&lt;author&gt;Abdelmalek, Joseph A&lt;/author&gt;&lt;author&gt;Miracle, Cynthia M&lt;/author&gt;&lt;author&gt;Low, Chai&lt;/author&gt;&lt;author&gt;Barsotti, Ryan&lt;/author&gt;&lt;author&gt;Rios, Phil&lt;/author&gt;&lt;author&gt;Stepnowsky, Carl&lt;/author&gt;&lt;author&gt;Agha, Zia&lt;/author&gt;&lt;/authors&gt;&lt;/contributors&gt;&lt;titles&gt;&lt;title&gt;Linking clinic and home: a randomized, controlled clinical effectiveness trial of real-time, wireless blood pressure monitoring for older patients with kidney disease and hypertension&lt;/title&gt;&lt;secondary-title&gt;Blood pressure monitoring&lt;/secondary-title&gt;&lt;/titles&gt;&lt;periodical&gt;&lt;full-title&gt;Blood pressure monitoring&lt;/full-title&gt;&lt;/periodical&gt;&lt;pages&gt;8-15&lt;/pages&gt;&lt;volume&gt;18&lt;/volume&gt;&lt;number&gt;1&lt;/number&gt;&lt;dates&gt;&lt;year&gt;2013&lt;/year&gt;&lt;/dates&gt;&lt;isbn&gt;1359-5237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66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78" w:type="dxa"/>
          </w:tcPr>
          <w:p w14:paraId="3B22BC79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Tele communication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Yoo&lt;/Author&gt;&lt;Year&gt;2009&lt;/Year&gt;&lt;RecNum&gt;102101&lt;/RecNum&gt;&lt;DisplayText&gt;(61)&lt;/DisplayText&gt;&lt;record&gt;&lt;rec-number&gt;102101&lt;/rec-number&gt;&lt;foreign-keys&gt;&lt;key app="EN" db-id="xp2t92d2502pwvevsxk5z2fp25zzft90xrt2" timestamp="1716817658"&gt;102101&lt;/key&gt;&lt;/foreign-keys&gt;&lt;ref-type name="Journal Article"&gt;17&lt;/ref-type&gt;&lt;contributors&gt;&lt;authors&gt;&lt;author&gt;Yoo, HJ&lt;/author&gt;&lt;author&gt;Park, MS&lt;/author&gt;&lt;author&gt;Kim, TN&lt;/author&gt;&lt;author&gt;Yang, SJ&lt;/author&gt;&lt;author&gt;Cho, GJ&lt;/author&gt;&lt;author&gt;Hwang, TG&lt;/author&gt;&lt;author&gt;Baik, SH&lt;/author&gt;&lt;author&gt;Choi, DS&lt;/author&gt;&lt;author&gt;Park, GH&lt;/author&gt;&lt;author&gt;Choi, KM&lt;/author&gt;&lt;/authors&gt;&lt;/contributors&gt;&lt;titles&gt;&lt;title&gt;A ubiquitous chronic disease care system using cellular phones and the internet&lt;/title&gt;&lt;secondary-title&gt;Diabetic Medicine&lt;/secondary-title&gt;&lt;/titles&gt;&lt;periodical&gt;&lt;full-title&gt;Diabetic Medicine&lt;/full-title&gt;&lt;/periodical&gt;&lt;pages&gt;628-635&lt;/pages&gt;&lt;volume&gt;26&lt;/volume&gt;&lt;number&gt;6&lt;/number&gt;&lt;dates&gt;&lt;year&gt;2009&lt;/year&gt;&lt;/dates&gt;&lt;isbn&gt;0742-3071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61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3EA53B35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 xml:space="preserve">Data management (collect, record), client empowerement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3DD4482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Telemonitoring and caring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dGFsbGE8L0F1dGhvcj48WWVhcj4yMDIyPC9ZZWFyPjxS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dGFsbGE8L0F1dGhvcj48WWVhcj4yMDIyPC9ZZWFyPjxS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7-29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A9A0A6A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 xml:space="preserve">Minimize the unexpected health complications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Atalla&lt;/Author&gt;&lt;Year&gt;2022&lt;/Year&gt;&lt;RecNum&gt;102198&lt;/RecNum&gt;&lt;DisplayText&gt;(28)&lt;/DisplayText&gt;&lt;record&gt;&lt;rec-number&gt;102198&lt;/rec-number&gt;&lt;foreign-keys&gt;&lt;key app="EN" db-id="xp2t92d2502pwvevsxk5z2fp25zzft90xrt2" timestamp="1717902863"&gt;102198&lt;/key&gt;&lt;/foreign-keys&gt;&lt;ref-type name="Journal Article"&gt;17&lt;/ref-type&gt;&lt;contributors&gt;&lt;authors&gt;&lt;author&gt;Atalla, Shadi&lt;/author&gt;&lt;author&gt;Amin, Saad Ali&lt;/author&gt;&lt;author&gt;Manoj Kumar, MV&lt;/author&gt;&lt;author&gt;Sastry, Nanda Kumar Bidare&lt;/author&gt;&lt;author&gt;Mansoor, Wathiq&lt;/author&gt;&lt;author&gt;Rao, Ananth&lt;/author&gt;&lt;/authors&gt;&lt;/contributors&gt;&lt;titles&gt;&lt;title&gt;Autonomous Tool for Monitoring Multi-Morbidity Health Conditions in UAE and India&lt;/title&gt;&lt;secondary-title&gt;Frontiers in Artificial Intelligence&lt;/secondary-title&gt;&lt;/titles&gt;&lt;periodical&gt;&lt;full-title&gt;Frontiers in Artificial Intelligence&lt;/full-title&gt;&lt;/periodical&gt;&lt;pages&gt;865792&lt;/pages&gt;&lt;volume&gt;5&lt;/volume&gt;&lt;dates&gt;&lt;year&gt;2022&lt;/year&gt;&lt;/dates&gt;&lt;isbn&gt;2624-8212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</w:rPr>
              <w:t>(28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  <w:p w14:paraId="428E6085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 xml:space="preserve">Enhance recovery from illness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Yoo&lt;/Author&gt;&lt;Year&gt;2009&lt;/Year&gt;&lt;RecNum&gt;102101&lt;/RecNum&gt;&lt;DisplayText&gt;(61)&lt;/DisplayText&gt;&lt;record&gt;&lt;rec-number&gt;102101&lt;/rec-number&gt;&lt;foreign-keys&gt;&lt;key app="EN" db-id="xp2t92d2502pwvevsxk5z2fp25zzft90xrt2" timestamp="1716817658"&gt;102101&lt;/key&gt;&lt;/foreign-keys&gt;&lt;ref-type name="Journal Article"&gt;17&lt;/ref-type&gt;&lt;contributors&gt;&lt;authors&gt;&lt;author&gt;Yoo, HJ&lt;/author&gt;&lt;author&gt;Park, MS&lt;/author&gt;&lt;author&gt;Kim, TN&lt;/author&gt;&lt;author&gt;Yang, SJ&lt;/author&gt;&lt;author&gt;Cho, GJ&lt;/author&gt;&lt;author&gt;Hwang, TG&lt;/author&gt;&lt;author&gt;Baik, SH&lt;/author&gt;&lt;author&gt;Choi, DS&lt;/author&gt;&lt;author&gt;Park, GH&lt;/author&gt;&lt;author&gt;Choi, KM&lt;/author&gt;&lt;/authors&gt;&lt;/contributors&gt;&lt;titles&gt;&lt;title&gt;A ubiquitous chronic disease care system using cellular phones and the internet&lt;/title&gt;&lt;secondary-title&gt;Diabetic Medicine&lt;/secondary-title&gt;&lt;/titles&gt;&lt;periodical&gt;&lt;full-title&gt;Diabetic Medicine&lt;/full-title&gt;&lt;/periodical&gt;&lt;pages&gt;628-635&lt;/pages&gt;&lt;volume&gt;26&lt;/volume&gt;&lt;number&gt;6&lt;/number&gt;&lt;dates&gt;&lt;year&gt;2009&lt;/year&gt;&lt;/dates&gt;&lt;isbn&gt;0742-3071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61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B19AA40" w14:textId="77777777" w:rsidR="009722A4" w:rsidRPr="00FE5D18" w:rsidRDefault="009722A4" w:rsidP="009722A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Integration/management of care </w:t>
            </w:r>
            <w:r w:rsidRPr="00FE5D18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instrText xml:space="preserve"> ADDIN EN.CITE &lt;EndNote&gt;&lt;Cite&gt;&lt;Author&gt;Melchiorre&lt;/Author&gt;&lt;Year&gt;2018&lt;/Year&gt;&lt;RecNum&gt;102205&lt;/RecNum&gt;&lt;DisplayText&gt;(60)&lt;/DisplayText&gt;&lt;record&gt;&lt;rec-number&gt;102205&lt;/rec-number&gt;&lt;foreign-keys&gt;&lt;key app="EN" db-id="xp2t92d2502pwvevsxk5z2fp25zzft90xrt2" timestamp="1717905338"&gt;102205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02020"/>
                <w:sz w:val="20"/>
                <w:szCs w:val="20"/>
                <w:shd w:val="clear" w:color="auto" w:fill="FFFFFF"/>
              </w:rPr>
              <w:t>(60)</w:t>
            </w:r>
            <w:r w:rsidRPr="00FE5D18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9722A4" w:rsidRPr="00FE5D18" w14:paraId="775EE75D" w14:textId="77777777" w:rsidTr="008D3367">
        <w:tc>
          <w:tcPr>
            <w:tcW w:w="1483" w:type="dxa"/>
          </w:tcPr>
          <w:p w14:paraId="2BAAB15F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>Mobile lin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4E6349CD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Messaging between clinicians and patient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2131177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Telemonitoring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4091F3D2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Facilitate post-treatment discharge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A43A737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A real-time phone referral of clients to a pharmacist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iff&lt;/Author&gt;&lt;Year&gt;2019&lt;/Year&gt;&lt;RecNum&gt;102123&lt;/RecNum&gt;&lt;DisplayText&gt;(63)&lt;/DisplayText&gt;&lt;record&gt;&lt;rec-number&gt;102123&lt;/rec-number&gt;&lt;foreign-keys&gt;&lt;key app="EN" db-id="xp2t92d2502pwvevsxk5z2fp25zzft90xrt2" timestamp="1716945129"&gt;102123&lt;/key&gt;&lt;/foreign-keys&gt;&lt;ref-type name="Journal Article"&gt;17&lt;/ref-type&gt;&lt;contributors&gt;&lt;authors&gt;&lt;author&gt;Schiff, Gordon D&lt;/author&gt;&lt;author&gt;Klinger, Elissa&lt;/author&gt;&lt;author&gt;Salazar, Alejandra&lt;/author&gt;&lt;author&gt;Medoff, Jeffrey&lt;/author&gt;&lt;author&gt;Amato, Mary G&lt;/author&gt;&lt;author&gt;John Orav, E&lt;/author&gt;&lt;author&gt;Shaykevich, Shimon&lt;/author&gt;&lt;author&gt;Seoane, Enrique V&lt;/author&gt;&lt;author&gt;Walsh, Lake&lt;/author&gt;&lt;author&gt;Fuller, Theresa E&lt;/author&gt;&lt;/authors&gt;&lt;/contributors&gt;&lt;titles&gt;&lt;title&gt;Screening for adverse drug events: a randomized trial of automated calls coupled with phone-based pharmacist counseling&lt;/title&gt;&lt;secondary-title&gt;Journal of General Internal Medicine&lt;/secondary-title&gt;&lt;/titles&gt;&lt;periodical&gt;&lt;full-title&gt;Journal of General Internal Medicine&lt;/full-title&gt;&lt;/periodical&gt;&lt;pages&gt;285-292&lt;/pages&gt;&lt;volume&gt;34&lt;/volume&gt;&lt;dates&gt;&lt;year&gt;2019&lt;/year&gt;&lt;/dates&gt;&lt;isbn&gt;0884-873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3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5072C059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Timely communication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D49E83A" w14:textId="77777777" w:rsidR="009722A4" w:rsidRPr="00FE5D18" w:rsidRDefault="009722A4" w:rsidP="009722A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Information sharing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722A4" w:rsidRPr="00FE5D18" w14:paraId="016B0C70" w14:textId="77777777" w:rsidTr="008D3367">
        <w:tc>
          <w:tcPr>
            <w:tcW w:w="1483" w:type="dxa"/>
          </w:tcPr>
          <w:p w14:paraId="0EDEC304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Website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TUxKTwvRGlzcGxheVRleHQ+PHJl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TUxKTwvRGlzcGxheVRleHQ+PHJl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49-51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12EC170B" w14:textId="77777777" w:rsidR="009722A4" w:rsidRPr="00FE5D18" w:rsidRDefault="009722A4" w:rsidP="009722A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Educational platforms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6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063CC961" w14:textId="77777777" w:rsidR="009722A4" w:rsidRPr="00FE5D18" w:rsidRDefault="009722A4" w:rsidP="009722A4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33D20">
              <w:rPr>
                <w:rFonts w:ascii="Times New Roman" w:hAnsi="Times New Roman" w:cs="Times New Roman"/>
                <w:sz w:val="20"/>
                <w:szCs w:val="20"/>
              </w:rPr>
              <w:t xml:space="preserve">Web-based educational resources and healthcare tools </w:t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CA1MCk8L0Rpc3BsYXlUZXh0Pjxy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</w:fldData>
              </w:fldChar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0ejwvQXV0aG9yPjxZZWFyPjIwMTk8L1llYXI+PFJl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</w:fldData>
              </w:fldChar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33D20">
              <w:rPr>
                <w:rFonts w:ascii="Times New Roman" w:hAnsi="Times New Roman" w:cs="Times New Roman"/>
                <w:noProof/>
                <w:sz w:val="20"/>
                <w:szCs w:val="20"/>
              </w:rPr>
              <w:t>(49, 50)</w:t>
            </w:r>
            <w:r w:rsidRPr="00433D2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6506538C" w14:textId="77777777" w:rsidR="009722A4" w:rsidRDefault="009722A4" w:rsidP="009722A4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osing Knowledge gap </w:t>
            </w:r>
            <w:r w:rsidRPr="00FE5D18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YXJ0w61uZXotR2FyY8OtYTwvQXV0aG9yPjxZZWFyPjIw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</w:fldData>
              </w:fldChar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YXJ0w61uZXotR2FyY8OtYTwvQXV0aG9yPjxZZWFyPjIw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</w:fldData>
              </w:fldChar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>
            <w:r w:rsidRPr="00FE5D18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zCs w:val="20"/>
                <w:shd w:val="clear" w:color="auto" w:fill="FFFFFF"/>
              </w:rPr>
              <w:t>(49-51)</w:t>
            </w:r>
            <w:r w:rsidRPr="00FE5D18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  <w:r w:rsidRPr="00F2603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,</w:t>
            </w:r>
          </w:p>
          <w:p w14:paraId="3EBFFC60" w14:textId="77777777" w:rsidR="009722A4" w:rsidRPr="00FE5D18" w:rsidRDefault="009722A4" w:rsidP="009722A4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duce emergency visits and increased primary care visits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Mateo-Abad&lt;/Author&gt;&lt;Year&gt;2020&lt;/Year&gt;&lt;RecNum&gt;102211&lt;/RecNum&gt;&lt;DisplayText&gt;(26)&lt;/DisplayText&gt;&lt;record&gt;&lt;rec-number&gt;102211&lt;/rec-number&gt;&lt;foreign-keys&gt;&lt;key app="EN" db-id="xp2t92d2502pwvevsxk5z2fp25zzft90xrt2" timestamp="1717907453"&gt;102211&lt;/key&gt;&lt;/foreign-keys&gt;&lt;ref-type name="Journal Article"&gt;17&lt;/ref-type&gt;&lt;contributors&gt;&lt;authors&gt;&lt;author&gt;Mateo-Abad, Maider&lt;/author&gt;&lt;author&gt;Fullaondo, Ane&lt;/author&gt;&lt;author&gt;Merino, Marisa&lt;/author&gt;&lt;author&gt;Gris, Stefano&lt;/author&gt;&lt;author&gt;Marchet, Francesco&lt;/author&gt;&lt;author&gt;Avolio, Francesca&lt;/author&gt;&lt;author&gt;Graps, Elisabetta&lt;/author&gt;&lt;author&gt;Ravic, Mario&lt;/author&gt;&lt;author&gt;Kovac, Mario&lt;/author&gt;&lt;author&gt;Benkovic, Vanesa&lt;/author&gt;&lt;/authors&gt;&lt;/contributors&gt;&lt;titles&gt;&lt;title&gt;Impact assessment of an innovative integrated care model for older complex patients with multimorbidity: the CareWell project&lt;/title&gt;&lt;secondary-title&gt;International Journal of Integrated Care&lt;/secondary-title&gt;&lt;/titles&gt;&lt;periodical&gt;&lt;full-title&gt;International Journal of Integrated Care&lt;/full-title&gt;&lt;/periodical&gt;&lt;volume&gt;20&lt;/volume&gt;&lt;number&gt;2&lt;/number&gt;&lt;dates&gt;&lt;year&gt;2020&lt;/year&gt;&lt;/dates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26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641B289" w14:textId="77777777" w:rsidR="009722A4" w:rsidRPr="00FE5D18" w:rsidRDefault="009722A4" w:rsidP="009722A4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Improved coordination between health workers and clients &amp; care providers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Martínez-García&lt;/Author&gt;&lt;Year&gt;2013&lt;/Year&gt;&lt;RecNum&gt;102139&lt;/RecNum&gt;&lt;DisplayText&gt;(50, 51)&lt;/DisplayText&gt;&lt;record&gt;&lt;rec-number&gt;102139&lt;/rec-number&gt;&lt;foreign-keys&gt;&lt;key app="EN" db-id="xp2t92d2502pwvevsxk5z2fp25zzft90xrt2" timestamp="1717224061"&gt;102139&lt;/key&gt;&lt;/foreign-keys&gt;&lt;ref-type name="Journal Article"&gt;17&lt;/ref-type&gt;&lt;contributors&gt;&lt;authors&gt;&lt;author&gt;Martínez-García, Alicia&lt;/author&gt;&lt;author&gt;Moreno-Conde, Alberto&lt;/author&gt;&lt;author&gt;Jódar-Sánchez, Francisco&lt;/author&gt;&lt;author&gt;Leal, Sandra&lt;/author&gt;&lt;author&gt;Parra, Carlos&lt;/author&gt;&lt;/authors&gt;&lt;/contributors&gt;&lt;titles&gt;&lt;title&gt;Sharing clinical decisions for multimorbidity case management using social network and open-source tools&lt;/title&gt;&lt;secondary-title&gt;Journal of biomedical informatics&lt;/secondary-title&gt;&lt;/titles&gt;&lt;periodical&gt;&lt;full-title&gt;Journal of Biomedical Informatics&lt;/full-title&gt;&lt;/periodical&gt;&lt;pages&gt;977-984&lt;/pages&gt;&lt;volume&gt;46&lt;/volume&gt;&lt;number&gt;6&lt;/number&gt;&lt;dates&gt;&lt;year&gt;2013&lt;/year&gt;&lt;/dates&gt;&lt;isbn&gt;1532-0464&lt;/isbn&gt;&lt;urls&gt;&lt;/urls&gt;&lt;/record&gt;&lt;/Cite&gt;&lt;Cite&gt;&lt;Author&gt;Macdonald&lt;/Author&gt;&lt;Year&gt;2018&lt;/Year&gt;&lt;RecNum&gt;102118&lt;/RecNum&gt;&lt;record&gt;&lt;rec-number&gt;102118&lt;/rec-number&gt;&lt;foreign-keys&gt;&lt;key app="EN" db-id="xp2t92d2502pwvevsxk5z2fp25zzft90xrt2" timestamp="1716935504"&gt;102118&lt;/key&gt;&lt;/foreign-keys&gt;&lt;ref-type name="Journal Article"&gt;17&lt;/ref-type&gt;&lt;contributors&gt;&lt;authors&gt;&lt;author&gt;Macdonald, Graham G&lt;/author&gt;&lt;author&gt;Townsend, Anne F&lt;/author&gt;&lt;author&gt;Adam, Paul&lt;/author&gt;&lt;author&gt;Li, Linda C&lt;/author&gt;&lt;author&gt;Kerr, Sheila&lt;/author&gt;&lt;author&gt;McDonald, Michael&lt;/author&gt;&lt;author&gt;Backman, Catherine L&lt;/author&gt;&lt;/authors&gt;&lt;/contributors&gt;&lt;titles&gt;&lt;title&gt;eHealth technologies, multimorbidity, and the office visit: qualitative interview study on the perspectives of physicians and nurses&lt;/title&gt;&lt;secondary-title&gt;Journal of medical Internet research&lt;/secondary-title&gt;&lt;/titles&gt;&lt;periodical&gt;&lt;full-title&gt;Journal of Medical Internet Research&lt;/full-title&gt;&lt;/periodical&gt;&lt;pages&gt;e31&lt;/pages&gt;&lt;volume&gt;20&lt;/volume&gt;&lt;number&gt;1&lt;/number&gt;&lt;dates&gt;&lt;year&gt;2018&lt;/year&gt;&lt;/dates&gt;&lt;isbn&gt;1438-8871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0, 51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9722A4" w:rsidRPr="00FE5D18" w14:paraId="0686F34E" w14:textId="77777777" w:rsidTr="008D3367">
        <w:tc>
          <w:tcPr>
            <w:tcW w:w="1483" w:type="dxa"/>
          </w:tcPr>
          <w:p w14:paraId="02C8CFED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omputer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Kay‐Lambkin&lt;/Author&gt;&lt;Year&gt;2009&lt;/Year&gt;&lt;RecNum&gt;102132&lt;/RecNum&gt;&lt;DisplayText&gt;(23)&lt;/DisplayText&gt;&lt;record&gt;&lt;rec-number&gt;102132&lt;/rec-number&gt;&lt;foreign-keys&gt;&lt;key app="EN" db-id="xp2t92d2502pwvevsxk5z2fp25zzft90xrt2" timestamp="1717195738"&gt;102132&lt;/key&gt;&lt;/foreign-keys&gt;&lt;ref-type name="Journal Article"&gt;17&lt;/ref-type&gt;&lt;contributors&gt;&lt;authors&gt;&lt;author&gt;Kay‐Lambkin, Frances J&lt;/author&gt;&lt;author&gt;Baker, Amanda L&lt;/author&gt;&lt;author&gt;Lewin, Terry J&lt;/author&gt;&lt;author&gt;Carr, Vaughan J&lt;/author&gt;&lt;/authors&gt;&lt;/contributors&gt;&lt;titles&gt;&lt;title&gt;Computer‐based psychological treatment for comorbid depression and problematic alcohol and/or cannabis use: a randomized controlled trial of clinical efficacy&lt;/title&gt;&lt;secondary-title&gt;Addiction&lt;/secondary-title&gt;&lt;/titles&gt;&lt;periodical&gt;&lt;full-title&gt;Addiction&lt;/full-title&gt;&lt;/periodical&gt;&lt;pages&gt;378-388&lt;/pages&gt;&lt;volume&gt;104&lt;/volume&gt;&lt;number&gt;3&lt;/number&gt;&lt;dates&gt;&lt;year&gt;2009&lt;/year&gt;&lt;/dates&gt;&lt;isbn&gt;0965-2140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</w:rPr>
              <w:t>(23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6CDD6327" w14:textId="77777777" w:rsidR="009722A4" w:rsidRPr="00FE5D18" w:rsidRDefault="009722A4" w:rsidP="009722A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 xml:space="preserve">Computer-based therapy combined with motivational and cognitive behaviour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Kay‐Lambkin&lt;/Author&gt;&lt;Year&gt;2009&lt;/Year&gt;&lt;RecNum&gt;102132&lt;/RecNum&gt;&lt;DisplayText&gt;(23)&lt;/DisplayText&gt;&lt;record&gt;&lt;rec-number&gt;102132&lt;/rec-number&gt;&lt;foreign-keys&gt;&lt;key app="EN" db-id="xp2t92d2502pwvevsxk5z2fp25zzft90xrt2" timestamp="1717195738"&gt;102132&lt;/key&gt;&lt;/foreign-keys&gt;&lt;ref-type name="Journal Article"&gt;17&lt;/ref-type&gt;&lt;contributors&gt;&lt;authors&gt;&lt;author&gt;Kay‐Lambkin, Frances J&lt;/author&gt;&lt;author&gt;Baker, Amanda L&lt;/author&gt;&lt;author&gt;Lewin, Terry J&lt;/author&gt;&lt;author&gt;Carr, Vaughan J&lt;/author&gt;&lt;/authors&gt;&lt;/contributors&gt;&lt;titles&gt;&lt;title&gt;Computer‐based psychological treatment for comorbid depression and problematic alcohol and/or cannabis use: a randomized controlled trial of clinical efficacy&lt;/title&gt;&lt;secondary-title&gt;Addiction&lt;/secondary-title&gt;&lt;/titles&gt;&lt;periodical&gt;&lt;full-title&gt;Addiction&lt;/full-title&gt;&lt;/periodical&gt;&lt;pages&gt;378-388&lt;/pages&gt;&lt;volume&gt;104&lt;/volume&gt;&lt;number&gt;3&lt;/number&gt;&lt;dates&gt;&lt;year&gt;2009&lt;/year&gt;&lt;/dates&gt;&lt;isbn&gt;0965-2140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</w:rPr>
              <w:t>(23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0431D361" w14:textId="77777777" w:rsidR="009722A4" w:rsidRPr="00FE5D18" w:rsidRDefault="009722A4" w:rsidP="009722A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duce cannabis use and substance use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Kay‐Lambkin&lt;/Author&gt;&lt;Year&gt;2009&lt;/Year&gt;&lt;RecNum&gt;102132&lt;/RecNum&gt;&lt;DisplayText&gt;(23)&lt;/DisplayText&gt;&lt;record&gt;&lt;rec-number&gt;102132&lt;/rec-number&gt;&lt;foreign-keys&gt;&lt;key app="EN" db-id="xp2t92d2502pwvevsxk5z2fp25zzft90xrt2" timestamp="1717195738"&gt;102132&lt;/key&gt;&lt;/foreign-keys&gt;&lt;ref-type name="Journal Article"&gt;17&lt;/ref-type&gt;&lt;contributors&gt;&lt;authors&gt;&lt;author&gt;Kay‐Lambkin, Frances J&lt;/author&gt;&lt;author&gt;Baker, Amanda L&lt;/author&gt;&lt;author&gt;Lewin, Terry J&lt;/author&gt;&lt;author&gt;Carr, Vaughan J&lt;/author&gt;&lt;/authors&gt;&lt;/contributors&gt;&lt;titles&gt;&lt;title&gt;Computer‐based psychological treatment for comorbid depression and problematic alcohol and/or cannabis use: a randomized controlled trial of clinical efficacy&lt;/title&gt;&lt;secondary-title&gt;Addiction&lt;/secondary-title&gt;&lt;/titles&gt;&lt;periodical&gt;&lt;full-title&gt;Addiction&lt;/full-title&gt;&lt;/periodical&gt;&lt;pages&gt;378-388&lt;/pages&gt;&lt;volume&gt;104&lt;/volume&gt;&lt;number&gt;3&lt;/number&gt;&lt;dates&gt;&lt;year&gt;2009&lt;/year&gt;&lt;/dates&gt;&lt;isbn&gt;0965-2140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</w:rPr>
              <w:t>(23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</w:tr>
      <w:tr w:rsidR="009722A4" w:rsidRPr="00FE5D18" w14:paraId="461F7418" w14:textId="77777777" w:rsidTr="008D3367">
        <w:tc>
          <w:tcPr>
            <w:tcW w:w="1483" w:type="dxa"/>
          </w:tcPr>
          <w:p w14:paraId="0D1270A4" w14:textId="1623E5C7" w:rsidR="009722A4" w:rsidRPr="00FE5D18" w:rsidRDefault="009722A4" w:rsidP="009722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76DDB">
              <w:rPr>
                <w:rFonts w:ascii="Times New Roman" w:hAnsi="Times New Roman" w:cs="Times New Roman"/>
                <w:sz w:val="20"/>
                <w:szCs w:val="20"/>
              </w:rPr>
              <w:t xml:space="preserve">mHealth or telehealth or mobile/health apps </w:t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AtNDEsIDUyLCA2MCwgNzgpPC9E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BhcmlzZXI8L0F1dGhvcj48WWVhcj4yMDE5PC9ZZWFyPjxSZWNOdW0+MTAyMTA5PC9SZWNOdW0+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JlZWRlcjwvQXV0aG9yPjxZ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AtNDEsIDUyLCA2MCwgNzgpPC9E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BhcmlzZXI8L0F1dGhvcj48WWVhcj4yMDE5PC9ZZWFyPjxSZWNOdW0+MTAyMTA5PC9SZWNOdW0+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JlZWRlcjwvQXV0aG9yPjxZ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0-41, 52, 60, 78)</w:t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lZmllbGQ8L0F1dGhvcj48WWVhcj4yMDEyPC9ZZWFy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lZmllbGQ8L0F1dGhvcj48WWVhcj4yMDEyPC9ZZWFy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1, 58-60, 67)</w:t>
            </w:r>
            <w:r w:rsidRPr="00E76D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TY2hpZmY8L0F1dGhvcj48WWVhcj4yMDE5PC9ZZWFyPjxS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TY2hpZmY8L0F1dGhvcj48WWVhcj4yMDE5PC9ZZWFyPjxS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21, 57, 63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13" w:type="dxa"/>
          </w:tcPr>
          <w:p w14:paraId="7A32D377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 xml:space="preserve">Electronic messaging </w:t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t xml:space="preserve">and health information exchange </w:t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fldChar w:fldCharType="begin"/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instrText xml:space="preserve"> ADDIN EN.CITE &lt;EndNote&gt;&lt;Cite&gt;&lt;Author&gt;Haverhals&lt;/Author&gt;&lt;Year&gt;2011&lt;/Year&gt;&lt;RecNum&gt;102142&lt;/RecNum&gt;&lt;DisplayText&gt;(30)&lt;/DisplayText&gt;&lt;record&gt;&lt;rec-number&gt;102142&lt;/rec-number&gt;&lt;foreign-keys&gt;&lt;key app="EN" db-id="xp2t92d2502pwvevsxk5z2fp25zzft90xrt2" timestamp="1717226631"&gt;102142&lt;/key&gt;&lt;/foreign-keys&gt;&lt;ref-type name="Journal Article"&gt;17&lt;/ref-type&gt;&lt;contributors&gt;&lt;authors&gt;&lt;author&gt;Haverhals, Leah M&lt;/author&gt;&lt;author&gt;Lee, Courtney A&lt;/author&gt;&lt;author&gt;Siek, Katie A&lt;/author&gt;&lt;author&gt;Darr, Carol A&lt;/author&gt;&lt;author&gt;Linnebur, Sunny A&lt;/author&gt;&lt;author&gt;Ruscin, J Mark&lt;/author&gt;&lt;author&gt;Ross, Stephen E&lt;/author&gt;&lt;/authors&gt;&lt;/contributors&gt;&lt;titles&gt;&lt;title&gt;Older adults with multi-morbidity: medication management processes and design implications for personal health applications&lt;/title&gt;&lt;secondary-title&gt;Journal of medical Internet research&lt;/secondary-title&gt;&lt;/titles&gt;&lt;periodical&gt;&lt;full-title&gt;Journal of Medical Internet Research&lt;/full-title&gt;&lt;/periodical&gt;&lt;pages&gt;e1813&lt;/pages&gt;&lt;volume&gt;13&lt;/volume&gt;&lt;number&gt;2&lt;/number&gt;&lt;dates&gt;&lt;year&gt;201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color w:val="1A254C"/>
                <w:sz w:val="20"/>
                <w:szCs w:val="20"/>
                <w:shd w:val="clear" w:color="auto" w:fill="FFFFFF"/>
              </w:rPr>
              <w:t>(30)</w:t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1A254C"/>
                <w:sz w:val="20"/>
                <w:szCs w:val="20"/>
                <w:shd w:val="clear" w:color="auto" w:fill="FFFFFF"/>
              </w:rPr>
              <w:t xml:space="preserve"> </w:t>
            </w:r>
          </w:p>
          <w:p w14:paraId="0AE763B6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Video conferencing (e.g., Skype), ePrescription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UtNDEsIDYwKTwvRGlzcGxheVRl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ZhbGRpdmllc288L0F1dGhvcj48WWVhcj4yMDE4PC9ZZWFyPjxSZWNOdW0+MTAyMTUxPC9SZWNO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pc2VyPC9BdXRob3I+PFllYXI+MjAxOTwvWWVhcj48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-41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9E8EABF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On-call consultations or video conference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lZmllbGQ8L0F1dGhvcj48WWVhcj4yMDEyPC9ZZWFy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lZmllbGQ8L0F1dGhvcj48WWVhcj4yMDEyPC9ZZWFy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1, 58, 67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278292FB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Electronic reminders and computerized self-management tools or online decision support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58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Lear&lt;/Author&gt;&lt;Year&gt;2021&lt;/Year&gt;&lt;RecNum&gt;102121&lt;/RecNum&gt;&lt;record&gt;&lt;rec-number&gt;102121&lt;/rec-number&gt;&lt;foreign-keys&gt;&lt;key app="EN" db-id="xp2t92d2502pwvevsxk5z2fp25zzft90xrt2" timestamp="1716941980"&gt;102121&lt;/key&gt;&lt;/foreign-keys&gt;&lt;ref-type name="Journal Article"&gt;17&lt;/ref-type&gt;&lt;contributors&gt;&lt;authors&gt;&lt;author&gt;Lear, Scott A&lt;/author&gt;&lt;author&gt;Norena, Monica&lt;/author&gt;&lt;author&gt;Banner, Davina&lt;/author&gt;&lt;author&gt;Whitehurst, David GT&lt;/author&gt;&lt;author&gt;Gill, Sabrina&lt;/author&gt;&lt;author&gt;Burns, Jane&lt;/author&gt;&lt;author&gt;Kandola, Damanpreet K&lt;/author&gt;&lt;author&gt;Johnston, Suzanne&lt;/author&gt;&lt;author&gt;Horvat, Dan&lt;/author&gt;&lt;author&gt;Vincent, Kaitey&lt;/author&gt;&lt;/authors&gt;&lt;/contributors&gt;&lt;titles&gt;&lt;title&gt;Assessment of an Interactive Digital Health–Based Self-management Program to Reduce Hospitalizations Among Patients With Multiple Chronic Diseases: A Randomized Clinical Trial&lt;/title&gt;&lt;secondary-title&gt;JAMA Network Open&lt;/secondary-title&gt;&lt;/titles&gt;&lt;periodical&gt;&lt;full-title&gt;JAMA Network Open&lt;/full-title&gt;&lt;/periodical&gt;&lt;pages&gt;e2140591-e2140591&lt;/pages&gt;&lt;volume&gt;4&lt;/volume&gt;&lt;number&gt;12&lt;/number&gt;&lt;dates&gt;&lt;year&gt;202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8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74D68BF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Displays medication images and sounds an alarm at medication time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ra&lt;/Author&gt;&lt;Year&gt;2014&lt;/Year&gt;&lt;RecNum&gt;102108&lt;/RecNum&gt;&lt;DisplayText&gt;(69)&lt;/DisplayText&gt;&lt;record&gt;&lt;rec-number&gt;102108&lt;/rec-number&gt;&lt;foreign-keys&gt;&lt;key app="EN" db-id="xp2t92d2502pwvevsxk5z2fp25zzft90xrt2" timestamp="1716862940"&gt;102108&lt;/key&gt;&lt;/foreign-keys&gt;&lt;ref-type name="Journal Article"&gt;17&lt;/ref-type&gt;&lt;contributors&gt;&lt;authors&gt;&lt;author&gt;Mira, José Joaquín&lt;/author&gt;&lt;author&gt;Navarro, Isabel&lt;/author&gt;&lt;author&gt;Botella, Federico&lt;/author&gt;&lt;author&gt;Borrás, Fernando&lt;/author&gt;&lt;author&gt;Nuño-Solinís, Roberto&lt;/author&gt;&lt;author&gt;Orozco, Domingo&lt;/author&gt;&lt;author&gt;Iglesias-Alonso, Fuencisla&lt;/author&gt;&lt;author&gt;Pérez-Pérez, Pastora&lt;/author&gt;&lt;author&gt;Lorenzo, Susana&lt;/author&gt;&lt;author&gt;Toro, Nuria&lt;/author&gt;&lt;/authors&gt;&lt;/contributors&gt;&lt;titles&gt;&lt;title&gt;A Spanish pillbox app for elderly patients taking multiple medications: randomized controlled trial&lt;/title&gt;&lt;secondary-title&gt;Journal of medical Internet research&lt;/secondary-title&gt;&lt;/titles&gt;&lt;periodical&gt;&lt;full-title&gt;Journal of Medical Internet Research&lt;/full-title&gt;&lt;/periodical&gt;&lt;pages&gt;e99&lt;/pages&gt;&lt;volume&gt;16&lt;/volume&gt;&lt;number&gt;4&lt;/number&gt;&lt;dates&gt;&lt;year&gt;2014&lt;/year&gt;&lt;/dates&gt;&lt;isbn&gt;1438-8871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9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FB83EC1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Clients enter health data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A4C4402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Conduct weekly nurse phone call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nocchi&lt;/Author&gt;&lt;Year&gt;2018&lt;/Year&gt;&lt;RecNum&gt;102105&lt;/RecNum&gt;&lt;DisplayText&gt;(59)&lt;/DisplayText&gt;&lt;record&gt;&lt;rec-number&gt;102105&lt;/rec-number&gt;&lt;foreign-keys&gt;&lt;key app="EN" db-id="xp2t92d2502pwvevsxk5z2fp25zzft90xrt2" timestamp="1716856517"&gt;102105&lt;/key&gt;&lt;/foreign-keys&gt;&lt;ref-type name="Journal Article"&gt;17&lt;/ref-type&gt;&lt;contributors&gt;&lt;authors&gt;&lt;author&gt;Bernocchi, Palmira&lt;/author&gt;&lt;author&gt;Vitacca, Michele&lt;/author&gt;&lt;author&gt;La Rovere, Maria Teresa&lt;/author&gt;&lt;author&gt;Volterrani, Maurizio&lt;/author&gt;&lt;author&gt;Galli, Tiziana&lt;/author&gt;&lt;author&gt;Baratti, Doriana&lt;/author&gt;&lt;author&gt;Paneroni, Mara&lt;/author&gt;&lt;author&gt;Campolongo, Giuseppe&lt;/author&gt;&lt;author&gt;Sposato, Barbara&lt;/author&gt;&lt;author&gt;Scalvini, Simonetta&lt;/author&gt;&lt;/authors&gt;&lt;/contributors&gt;&lt;titles&gt;&lt;title&gt;Home-based telerehabilitation in older patients with chronic obstructive pulmonary disease and heart failure: a randomised controlled trial&lt;/title&gt;&lt;secondary-title&gt;Age and ageing&lt;/secondary-title&gt;&lt;/titles&gt;&lt;periodical&gt;&lt;full-title&gt;Age and Ageing&lt;/full-title&gt;&lt;/periodical&gt;&lt;pages&gt;82-88&lt;/pages&gt;&lt;volume&gt;47&lt;/volume&gt;&lt;number&gt;1&lt;/number&gt;&lt;dates&gt;&lt;year&gt;2018&lt;/year&gt;&lt;/dates&gt;&lt;isbn&gt;0002-0729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59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AD9EF06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Tele-assistance services using light path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challa&lt;/Author&gt;&lt;Year&gt;2012&lt;/Year&gt;&lt;RecNum&gt;102156&lt;/RecNum&gt;&lt;DisplayText&gt;(42)&lt;/DisplayText&gt;&lt;record&gt;&lt;rec-number&gt;102156&lt;/rec-number&gt;&lt;foreign-keys&gt;&lt;key app="EN" db-id="xp2t92d2502pwvevsxk5z2fp25zzft90xrt2" timestamp="1717360557"&gt;102156&lt;/key&gt;&lt;/foreign-keys&gt;&lt;ref-type name="Journal Article"&gt;17&lt;/ref-type&gt;&lt;contributors&gt;&lt;authors&gt;&lt;author&gt;Tchalla, Achille Edem&lt;/author&gt;&lt;author&gt;Lachal, Florent&lt;/author&gt;&lt;author&gt;Cardinaud, Noëlle&lt;/author&gt;&lt;author&gt;Saulnier, Isabelle&lt;/author&gt;&lt;author&gt;Bhalla, Devender&lt;/author&gt;&lt;author&gt;Roquejoffre, Alain&lt;/author&gt;&lt;author&gt;Rialle, Vincent&lt;/author&gt;&lt;author&gt;Preux, Pierre-Marie&lt;/author&gt;&lt;author&gt;Dantoine, Thierry&lt;/author&gt;&lt;/authors&gt;&lt;/contributors&gt;&lt;titles&gt;&lt;title&gt;Efficacy of simple home-based technologies combined with a monitoring assistive center in decreasing falls in a frail elderly population (results of the Esoppe study)&lt;/title&gt;&lt;secondary-title&gt;Archives of gerontology and geriatrics&lt;/secondary-title&gt;&lt;/titles&gt;&lt;periodical&gt;&lt;full-title&gt;Archives of Gerontology and Geriatrics&lt;/full-title&gt;&lt;/periodical&gt;&lt;pages&gt;683-689&lt;/pages&gt;&lt;volume&gt;55&lt;/volume&gt;&lt;number&gt;3&lt;/number&gt;&lt;dates&gt;&lt;year&gt;2012&lt;/year&gt;&lt;/dates&gt;&lt;isbn&gt;0167-494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42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5B37B0A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Patients enter their data, access and print information </w:t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Cb3VzcXVldDwvQXV0aG9yPjxZZWFyPjIwMTg8L1llYXI+
PFJlY051bT4xMDIxNDY8L1JlY051bT48RGlzcGxheVRleHQ+KDIxLCAzMik8L0Rpc3BsYXlUZXh0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dha2VmaWVsZDwvQXV0aG9y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Cb3VzcXVldDwvQXV0aG9yPjxZZWFyPjIwMTg8L1llYXI+
PFJlY051bT4xMDIxNDY8L1JlY051bT48RGlzcGxheVRleHQ+KDIxLCAzMik8L0Rpc3BsYXlUZXh0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dha2VmaWVsZDwvQXV0aG9y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(21, 32)</w:t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  <w:p w14:paraId="1778054B" w14:textId="318421E0" w:rsidR="009722A4" w:rsidRPr="00FE5D18" w:rsidRDefault="009722A4" w:rsidP="009722A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Smart phone learning of and the moderate exercise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19&lt;/Year&gt;&lt;RecNum&gt;102210&lt;/RecNum&gt;&lt;DisplayText&gt;(34)&lt;/DisplayText&gt;&lt;record&gt;&lt;rec-number&gt;102210&lt;/rec-number&gt;&lt;foreign-keys&gt;&lt;key app="EN" db-id="xp2t92d2502pwvevsxk5z2fp25zzft90xrt2" timestamp="1717906944"&gt;102210&lt;/key&gt;&lt;/foreign-keys&gt;&lt;ref-type name="Journal Article"&gt;17&lt;/ref-type&gt;&lt;contributors&gt;&lt;authors&gt;&lt;author&gt;Lee, Shu-Chen&lt;/author&gt;&lt;author&gt;Tsai, Jung-Mei&lt;/author&gt;&lt;author&gt;Tsai, Li-Yun&lt;/author&gt;&lt;author&gt;Liang, Li-Jen&lt;/author&gt;&lt;author&gt;Wu, Ching-Ping&lt;/author&gt;&lt;/authors&gt;&lt;/contributors&gt;&lt;titles&gt;&lt;title&gt;Promoting Physical Activity and Reducing Frailty of Middle-Aged and Older Adults in Community: The Effects of a Health Promotion Program Combining Smart Phone Learning and Exercise&lt;/title&gt;&lt;secondary-title&gt;International Journal of Gerontology&lt;/secondary-title&gt;&lt;/titles&gt;&lt;periodical&gt;&lt;full-title&gt;International Journal of Gerontology&lt;/full-title&gt;&lt;/periodical&gt;&lt;volume&gt;13&lt;/volume&gt;&lt;number&gt;4&lt;/number&gt;&lt;dates&gt;&lt;year&gt;2019&lt;/year&gt;&lt;/dates&gt;&lt;isbn&gt;1873-9598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34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35144FCA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Collaboration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eder&lt;/Author&gt;&lt;Year&gt;2013&lt;/Year&gt;&lt;RecNum&gt;102145&lt;/RecNum&gt;&lt;DisplayText&gt;(33)&lt;/DisplayText&gt;&lt;record&gt;&lt;rec-number&gt;102145&lt;/rec-number&gt;&lt;foreign-keys&gt;&lt;key app="EN" db-id="xp2t92d2502pwvevsxk5z2fp25zzft90xrt2" timestamp="1717242756"&gt;102145&lt;/key&gt;&lt;/foreign-keys&gt;&lt;ref-type name="Journal Article"&gt;17&lt;/ref-type&gt;&lt;contributors&gt;&lt;authors&gt;&lt;author&gt;Reeder, Blaine&lt;/author&gt;&lt;author&gt;Demiris, George&lt;/author&gt;&lt;author&gt;Marek, Karen D&lt;/author&gt;&lt;/authors&gt;&lt;/contributors&gt;&lt;titles&gt;&lt;title&gt;Older adults&amp;apos; satisfaction with a medication dispensing device in home care&lt;/title&gt;&lt;secondary-title&gt;Informatics for Health and Social Care&lt;/secondary-title&gt;&lt;/titles&gt;&lt;periodical&gt;&lt;full-title&gt;Informatics for Health and Social Care&lt;/full-title&gt;&lt;/periodical&gt;&lt;pages&gt;211-222&lt;/pages&gt;&lt;volume&gt;38&lt;/volume&gt;&lt;number&gt;3&lt;/number&gt;&lt;dates&gt;&lt;year&gt;2013&lt;/year&gt;&lt;/dates&gt;&lt;isbn&gt;1753-8157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33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745C1CF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Generate decision support recommendation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30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Haverhals&lt;/Author&gt;&lt;Year&gt;2011&lt;/Year&gt;&lt;RecNum&gt;102142&lt;/RecNum&gt;&lt;record&gt;&lt;rec-number&gt;102142&lt;/rec-number&gt;&lt;foreign-keys&gt;&lt;key app="EN" db-id="xp2t92d2502pwvevsxk5z2fp25zzft90xrt2" timestamp="1717226631"&gt;102142&lt;/key&gt;&lt;/foreign-keys&gt;&lt;ref-type name="Journal Article"&gt;17&lt;/ref-type&gt;&lt;contributors&gt;&lt;authors&gt;&lt;author&gt;Haverhals, Leah M&lt;/author&gt;&lt;author&gt;Lee, Courtney A&lt;/author&gt;&lt;author&gt;Siek, Katie A&lt;/author&gt;&lt;author&gt;Darr, Carol A&lt;/author&gt;&lt;author&gt;Linnebur, Sunny A&lt;/author&gt;&lt;author&gt;Ruscin, J Mark&lt;/author&gt;&lt;author&gt;Ross, Stephen E&lt;/author&gt;&lt;/authors&gt;&lt;/contributors&gt;&lt;titles&gt;&lt;title&gt;Older adults with multi-morbidity: medication management processes and design implications for personal health applications&lt;/title&gt;&lt;secondary-title&gt;Journal of medical Internet research&lt;/secondary-title&gt;&lt;/titles&gt;&lt;periodical&gt;&lt;full-title&gt;Journal of Medical Internet Research&lt;/full-title&gt;&lt;/periodical&gt;&lt;pages&gt;e1813&lt;/pages&gt;&lt;volume&gt;13&lt;/volume&gt;&lt;number&gt;2&lt;/number&gt;&lt;dates&gt;&lt;year&gt;201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0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A2922B3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30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Haverhals&lt;/Author&gt;&lt;Year&gt;2011&lt;/Year&gt;&lt;RecNum&gt;102142&lt;/RecNum&gt;&lt;record&gt;&lt;rec-number&gt;102142&lt;/rec-number&gt;&lt;foreign-keys&gt;&lt;key app="EN" db-id="xp2t92d2502pwvevsxk5z2fp25zzft90xrt2" timestamp="1717226631"&gt;102142&lt;/key&gt;&lt;/foreign-keys&gt;&lt;ref-type name="Journal Article"&gt;17&lt;/ref-type&gt;&lt;contributors&gt;&lt;authors&gt;&lt;author&gt;Haverhals, Leah M&lt;/author&gt;&lt;author&gt;Lee, Courtney A&lt;/author&gt;&lt;author&gt;Siek, Katie A&lt;/author&gt;&lt;author&gt;Darr, Carol A&lt;/author&gt;&lt;author&gt;Linnebur, Sunny A&lt;/author&gt;&lt;author&gt;Ruscin, J Mark&lt;/author&gt;&lt;author&gt;Ross, Stephen E&lt;/author&gt;&lt;/authors&gt;&lt;/contributors&gt;&lt;titles&gt;&lt;title&gt;Older adults with multi-morbidity: medication management processes and design implications for personal health applications&lt;/title&gt;&lt;secondary-title&gt;Journal of medical Internet research&lt;/secondary-title&gt;&lt;/titles&gt;&lt;periodical&gt;&lt;full-title&gt;Journal of Medical Internet Research&lt;/full-title&gt;&lt;/periodical&gt;&lt;pages&gt;e1813&lt;/pages&gt;&lt;volume&gt;13&lt;/volume&gt;&lt;number&gt;2&lt;/number&gt;&lt;dates&gt;&lt;year&gt;201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0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7251A93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Closing knowledge gap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58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Lear&lt;/Author&gt;&lt;Year&gt;2021&lt;/Year&gt;&lt;RecNum&gt;102121&lt;/RecNum&gt;&lt;record&gt;&lt;rec-number&gt;102121&lt;/rec-number&gt;&lt;foreign-keys&gt;&lt;key app="EN" db-id="xp2t92d2502pwvevsxk5z2fp25zzft90xrt2" timestamp="1716941980"&gt;102121&lt;/key&gt;&lt;/foreign-keys&gt;&lt;ref-type name="Journal Article"&gt;17&lt;/ref-type&gt;&lt;contributors&gt;&lt;authors&gt;&lt;author&gt;Lear, Scott A&lt;/author&gt;&lt;author&gt;Norena, Monica&lt;/author&gt;&lt;author&gt;Banner, Davina&lt;/author&gt;&lt;author&gt;Whitehurst, David GT&lt;/author&gt;&lt;author&gt;Gill, Sabrina&lt;/author&gt;&lt;author&gt;Burns, Jane&lt;/author&gt;&lt;author&gt;Kandola, Damanpreet K&lt;/author&gt;&lt;author&gt;Johnston, Suzanne&lt;/author&gt;&lt;author&gt;Horvat, Dan&lt;/author&gt;&lt;author&gt;Vincent, Kaitey&lt;/author&gt;&lt;/authors&gt;&lt;/contributors&gt;&lt;titles&gt;&lt;title&gt;Assessment of an Interactive Digital Health–Based Self-management Program to Reduce Hospitalizations Among Patients With Multiple Chronic Diseases: A Randomized Clinical Trial&lt;/title&gt;&lt;secondary-title&gt;JAMA Network Open&lt;/secondary-title&gt;&lt;/titles&gt;&lt;periodical&gt;&lt;full-title&gt;JAMA Network Open&lt;/full-title&gt;&lt;/periodical&gt;&lt;pages&gt;e2140591-e2140591&lt;/pages&gt;&lt;volume&gt;4&lt;/volume&gt;&lt;number&gt;12&lt;/number&gt;&lt;dates&gt;&lt;year&gt;202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8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5794276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Remote monitoring &amp; caring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59, 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Bernocchi&lt;/Author&gt;&lt;Year&gt;2018&lt;/Year&gt;&lt;RecNum&gt;102105&lt;/RecNum&gt;&lt;record&gt;&lt;rec-number&gt;102105&lt;/rec-number&gt;&lt;foreign-keys&gt;&lt;key app="EN" db-id="xp2t92d2502pwvevsxk5z2fp25zzft90xrt2" timestamp="1716856517"&gt;102105&lt;/key&gt;&lt;/foreign-keys&gt;&lt;ref-type name="Journal Article"&gt;17&lt;/ref-type&gt;&lt;contributors&gt;&lt;authors&gt;&lt;author&gt;Bernocchi, Palmira&lt;/author&gt;&lt;author&gt;Vitacca, Michele&lt;/author&gt;&lt;author&gt;La Rovere, Maria Teresa&lt;/author&gt;&lt;author&gt;Volterrani, Maurizio&lt;/author&gt;&lt;author&gt;Galli, Tiziana&lt;/author&gt;&lt;author&gt;Baratti, Doriana&lt;/author&gt;&lt;author&gt;Paneroni, Mara&lt;/author&gt;&lt;author&gt;Campolongo, Giuseppe&lt;/author&gt;&lt;author&gt;Sposato, Barbara&lt;/author&gt;&lt;author&gt;Scalvini, Simonetta&lt;/author&gt;&lt;/authors&gt;&lt;/contributors&gt;&lt;titles&gt;&lt;title&gt;Home-based telerehabilitation in older patients with chronic obstructive pulmonary disease and heart failure: a randomised controlled trial&lt;/title&gt;&lt;secondary-title&gt;Age and ageing&lt;/secondary-title&gt;&lt;/titles&gt;&lt;periodical&gt;&lt;full-title&gt;Age and Ageing&lt;/full-title&gt;&lt;/periodical&gt;&lt;pages&gt;82-88&lt;/pages&gt;&lt;volume&gt;47&lt;/volume&gt;&lt;number&gt;1&lt;/number&gt;&lt;dates&gt;&lt;year&gt;2018&lt;/year&gt;&lt;/dates&gt;&lt;isbn&gt;0002-0729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9, 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Schiff&lt;/Author&gt;&lt;Year&gt;2019&lt;/Year&gt;&lt;RecNum&gt;102123&lt;/RecNum&gt;&lt;DisplayText&gt;(63)&lt;/DisplayText&gt;&lt;record&gt;&lt;rec-number&gt;102123&lt;/rec-number&gt;&lt;foreign-keys&gt;&lt;key app="EN" db-id="xp2t92d2502pwvevsxk5z2fp25zzft90xrt2" timestamp="1716945129"&gt;102123&lt;/key&gt;&lt;/foreign-keys&gt;&lt;ref-type name="Journal Article"&gt;17&lt;/ref-type&gt;&lt;contributors&gt;&lt;authors&gt;&lt;author&gt;Schiff, Gordon D&lt;/author&gt;&lt;author&gt;Klinger, Elissa&lt;/author&gt;&lt;author&gt;Salazar, Alejandra&lt;/author&gt;&lt;author&gt;Medoff, Jeffrey&lt;/author&gt;&lt;author&gt;Amato, Mary G&lt;/author&gt;&lt;author&gt;John Orav, E&lt;/author&gt;&lt;author&gt;Shaykevich, Shimon&lt;/author&gt;&lt;author&gt;Seoane, Enrique V&lt;/author&gt;&lt;author&gt;Walsh, Lake&lt;/author&gt;&lt;author&gt;Fuller, Theresa E&lt;/author&gt;&lt;/authors&gt;&lt;/contributors&gt;&lt;titles&gt;&lt;title&gt;Screening for adverse drug events: a randomized trial of automated calls coupled with phone-based pharmacist counseling&lt;/title&gt;&lt;secondary-title&gt;Journal of General Internal Medicine&lt;/secondary-title&gt;&lt;/titles&gt;&lt;periodical&gt;&lt;full-title&gt;Journal of General Internal Medicine&lt;/full-title&gt;&lt;/periodical&gt;&lt;pages&gt;285-292&lt;/pages&gt;&lt;volume&gt;34&lt;/volume&gt;&lt;dates&gt;&lt;year&gt;2019&lt;/year&gt;&lt;/dates&gt;&lt;isbn&gt;0884-8734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63)</w: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17F7602B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Unidentified potentially drug-related symptoms </w: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Schiff&lt;/Author&gt;&lt;Year&gt;2019&lt;/Year&gt;&lt;RecNum&gt;102123&lt;/RecNum&gt;&lt;DisplayText&gt;(63)&lt;/DisplayText&gt;&lt;record&gt;&lt;rec-number&gt;102123&lt;/rec-number&gt;&lt;foreign-keys&gt;&lt;key app="EN" db-id="xp2t92d2502pwvevsxk5z2fp25zzft90xrt2" timestamp="1716945129"&gt;102123&lt;/key&gt;&lt;/foreign-keys&gt;&lt;ref-type name="Journal Article"&gt;17&lt;/ref-type&gt;&lt;contributors&gt;&lt;authors&gt;&lt;author&gt;Schiff, Gordon D&lt;/author&gt;&lt;author&gt;Klinger, Elissa&lt;/author&gt;&lt;author&gt;Salazar, Alejandra&lt;/author&gt;&lt;author&gt;Medoff, Jeffrey&lt;/author&gt;&lt;author&gt;Amato, Mary G&lt;/author&gt;&lt;author&gt;John Orav, E&lt;/author&gt;&lt;author&gt;Shaykevich, Shimon&lt;/author&gt;&lt;author&gt;Seoane, Enrique V&lt;/author&gt;&lt;author&gt;Walsh, Lake&lt;/author&gt;&lt;author&gt;Fuller, Theresa E&lt;/author&gt;&lt;/authors&gt;&lt;/contributors&gt;&lt;titles&gt;&lt;title&gt;Screening for adverse drug events: a randomized trial of automated calls coupled with phone-based pharmacist counseling&lt;/title&gt;&lt;secondary-title&gt;Journal of General Internal Medicine&lt;/secondary-title&gt;&lt;/titles&gt;&lt;periodical&gt;&lt;full-title&gt;Journal of General Internal Medicine&lt;/full-title&gt;&lt;/periodical&gt;&lt;pages&gt;285-292&lt;/pages&gt;&lt;volume&gt;34&lt;/volume&gt;&lt;dates&gt;&lt;year&gt;2019&lt;/year&gt;&lt;/dates&gt;&lt;isbn&gt;0884-8734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63)</w:t>
            </w: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0831070C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Clients data management </w:t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Cb3VzcXVldDwvQXV0aG9yPjxZZWFyPjIwMTg8L1llYXI+
PFJlY051bT4xMDIxNDY8L1JlY051bT48RGlzcGxheVRleHQ+KDIxLCAzMik8L0Rpc3BsYXlUZXh0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dha2VmaWVsZDwvQXV0aG9y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Cb3VzcXVldDwvQXV0aG9yPjxZZWFyPjIwMTg8L1llYXI+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(21, 32)</w:t>
            </w:r>
            <w:r w:rsidRPr="00181E4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  <w:p w14:paraId="5BE81E64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Quality of care </w: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instrText xml:space="preserve"> ADDIN EN.CITE &lt;EndNote&gt;&lt;Cite&gt;&lt;Author&gt;Melchiorre&lt;/Author&gt;&lt;Year&gt;2018&lt;/Year&gt;&lt;RecNum&gt;102205&lt;/RecNum&gt;&lt;DisplayText&gt;(37, 60)&lt;/DisplayText&gt;&lt;record&gt;&lt;rec-number&gt;102205&lt;/rec-number&gt;&lt;foreign-keys&gt;&lt;key app="EN" db-id="xp2t92d2502pwvevsxk5z2fp25zzft90xrt2" timestamp="1717905338"&gt;102205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Cite&gt;&lt;Author&gt;Valdivieso&lt;/Author&gt;&lt;Year&gt;2018&lt;/Year&gt;&lt;RecNum&gt;102151&lt;/RecNum&gt;&lt;record&gt;&lt;rec-number&gt;102151&lt;/rec-number&gt;&lt;foreign-keys&gt;&lt;key app="EN" db-id="xp2t92d2502pwvevsxk5z2fp25zzft90xrt2" timestamp="1717329916"&gt;102151&lt;/key&gt;&lt;/foreign-keys&gt;&lt;ref-type name="Journal Article"&gt;17&lt;/ref-type&gt;&lt;contributors&gt;&lt;authors&gt;&lt;author&gt;Valdivieso, Bernardo&lt;/author&gt;&lt;author&gt;García-Sempere, Anibal&lt;/author&gt;&lt;author&gt;Sanfélix-Gimeno, Gabriel&lt;/author&gt;&lt;author&gt;Faubel, Raquel&lt;/author&gt;&lt;author&gt;Librero, Julian&lt;/author&gt;&lt;author&gt;Soriano, Elisa&lt;/author&gt;&lt;author&gt;Peiró, Salvador&lt;/author&gt;&lt;/authors&gt;&lt;/contributors&gt;&lt;titles&gt;&lt;title&gt;The effect of telehealth, telephone support or usual care on quality of life, mortality and healthcare utilization in elderly high-risk patients with multiple chronic conditions. A prospective study&lt;/title&gt;&lt;secondary-title&gt;Medicina clinica&lt;/secondary-title&gt;&lt;/titles&gt;&lt;periodical&gt;&lt;full-title&gt;Medicina Clinica&lt;/full-title&gt;&lt;/periodical&gt;&lt;pages&gt;308-314&lt;/pages&gt;&lt;volume&gt;151&lt;/volume&gt;&lt;number&gt;8&lt;/number&gt;&lt;dates&gt;&lt;year&gt;2018&lt;/year&gt;&lt;/dates&gt;&lt;isbn&gt;0025-775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02020"/>
                <w:sz w:val="20"/>
                <w:szCs w:val="20"/>
                <w:shd w:val="clear" w:color="auto" w:fill="FFFFFF"/>
              </w:rPr>
              <w:t>(37, 60)</w: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,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safety (reduced medication errors)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ra&lt;/Author&gt;&lt;Year&gt;2014&lt;/Year&gt;&lt;RecNum&gt;102108&lt;/RecNum&gt;&lt;DisplayText&gt;(69)&lt;/DisplayText&gt;&lt;record&gt;&lt;rec-number&gt;102108&lt;/rec-number&gt;&lt;foreign-keys&gt;&lt;key app="EN" db-id="xp2t92d2502pwvevsxk5z2fp25zzft90xrt2" timestamp="1716862940"&gt;102108&lt;/key&gt;&lt;/foreign-keys&gt;&lt;ref-type name="Journal Article"&gt;17&lt;/ref-type&gt;&lt;contributors&gt;&lt;authors&gt;&lt;author&gt;Mira, José Joaquín&lt;/author&gt;&lt;author&gt;Navarro, Isabel&lt;/author&gt;&lt;author&gt;Botella, Federico&lt;/author&gt;&lt;author&gt;Borrás, Fernando&lt;/author&gt;&lt;author&gt;Nuño-Solinís, Roberto&lt;/author&gt;&lt;author&gt;Orozco, Domingo&lt;/author&gt;&lt;author&gt;Iglesias-Alonso, Fuencisla&lt;/author&gt;&lt;author&gt;Pérez-Pérez, Pastora&lt;/author&gt;&lt;author&gt;Lorenzo, Susana&lt;/author&gt;&lt;author&gt;Toro, Nuria&lt;/author&gt;&lt;/authors&gt;&lt;/contributors&gt;&lt;titles&gt;&lt;title&gt;A Spanish pillbox app for elderly patients taking multiple medications: randomized controlled trial&lt;/title&gt;&lt;secondary-title&gt;Journal of medical Internet research&lt;/secondary-title&gt;&lt;/titles&gt;&lt;periodical&gt;&lt;full-title&gt;Journal of Medical Internet Research&lt;/full-title&gt;&lt;/periodical&gt;&lt;pages&gt;e99&lt;/pages&gt;&lt;volume&gt;16&lt;/volume&gt;&lt;number&gt;4&lt;/number&gt;&lt;dates&gt;&lt;year&gt;2014&lt;/year&gt;&lt;/dates&gt;&lt;isbn&gt;1438-8871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9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2E2C3A8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Reduced the incidence of unintentional falling at home </w: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Tchalla&lt;/Author&gt;&lt;Year&gt;2012&lt;/Year&gt;&lt;RecNum&gt;102156&lt;/RecNum&gt;&lt;DisplayText&gt;(42)&lt;/DisplayText&gt;&lt;record&gt;&lt;rec-number&gt;102156&lt;/rec-number&gt;&lt;foreign-keys&gt;&lt;key app="EN" db-id="xp2t92d2502pwvevsxk5z2fp25zzft90xrt2" timestamp="1717360557"&gt;102156&lt;/key&gt;&lt;/foreign-keys&gt;&lt;ref-type name="Journal Article"&gt;17&lt;/ref-type&gt;&lt;contributors&gt;&lt;authors&gt;&lt;author&gt;Tchalla, Achille Edem&lt;/author&gt;&lt;author&gt;Lachal, Florent&lt;/author&gt;&lt;author&gt;Cardinaud, Noëlle&lt;/author&gt;&lt;author&gt;Saulnier, Isabelle&lt;/author&gt;&lt;author&gt;Bhalla, Devender&lt;/author&gt;&lt;author&gt;Roquejoffre, Alain&lt;/author&gt;&lt;author&gt;Rialle, Vincent&lt;/author&gt;&lt;author&gt;Preux, Pierre-Marie&lt;/author&gt;&lt;author&gt;Dantoine, Thierry&lt;/author&gt;&lt;/authors&gt;&lt;/contributors&gt;&lt;titles&gt;&lt;title&gt;Efficacy of simple home-based technologies combined with a monitoring assistive center in decreasing falls in a frail elderly population (results of the Esoppe study)&lt;/title&gt;&lt;secondary-title&gt;Archives of gerontology and geriatrics&lt;/secondary-title&gt;&lt;/titles&gt;&lt;periodical&gt;&lt;full-title&gt;Archives of Gerontology and Geriatrics&lt;/full-title&gt;&lt;/periodical&gt;&lt;pages&gt;683-689&lt;/pages&gt;&lt;volume&gt;55&lt;/volume&gt;&lt;number&gt;3&lt;/number&gt;&lt;dates&gt;&lt;year&gt;2012&lt;/year&gt;&lt;/dates&gt;&lt;isbn&gt;0167-494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42)</w: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 </w:t>
            </w:r>
          </w:p>
          <w:p w14:paraId="0079025D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Reduced metabolic complications </w: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Orlandoni&lt;/Author&gt;&lt;Year&gt;2016&lt;/Year&gt;&lt;RecNum&gt;102206&lt;/RecNum&gt;&lt;DisplayText&gt;(71)&lt;/DisplayText&gt;&lt;record&gt;&lt;rec-number&gt;102206&lt;/rec-number&gt;&lt;foreign-keys&gt;&lt;key app="EN" db-id="xp2t92d2502pwvevsxk5z2fp25zzft90xrt2" timestamp="1717905548"&gt;102206&lt;/key&gt;&lt;/foreign-keys&gt;&lt;ref-type name="Journal Article"&gt;17&lt;/ref-type&gt;&lt;contributors&gt;&lt;authors&gt;&lt;author&gt;Orlandoni, Paolo&lt;/author&gt;&lt;author&gt;Jukic Peladic, Nikolina&lt;/author&gt;&lt;author&gt;Spazzafumo, Liana&lt;/author&gt;&lt;author&gt;Venturini, Claudia&lt;/author&gt;&lt;author&gt;Cola, Claudia&lt;/author&gt;&lt;author&gt;Sparvoli, Debora&lt;/author&gt;&lt;author&gt;Giorgini, Natascia&lt;/author&gt;&lt;author&gt;Basile, Redenta&lt;/author&gt;&lt;author&gt;Fagnani, Donata&lt;/author&gt;&lt;/authors&gt;&lt;/contributors&gt;&lt;titles&gt;&lt;title&gt;Utility of video consultation to improve the outcomes of home enteral nutrition in a population of frail older patients&lt;/title&gt;&lt;secondary-title&gt;Geriatrics &amp;amp; gerontology international&lt;/secondary-title&gt;&lt;/titles&gt;&lt;periodical&gt;&lt;full-title&gt;Geriatrics &amp;amp; Gerontology International&lt;/full-title&gt;&lt;/periodical&gt;&lt;pages&gt;762-767&lt;/pages&gt;&lt;volume&gt;16&lt;/volume&gt;&lt;number&gt;6&lt;/number&gt;&lt;dates&gt;&lt;year&gt;2016&lt;/year&gt;&lt;/dates&gt;&lt;isbn&gt;1444-1586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71)</w: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3D5C66DA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>Recovery from illness (67)</w:t>
            </w:r>
            <w:r w:rsidRPr="00181E44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Yoo&lt;/Author&gt;&lt;Year&gt;2009&lt;/Year&gt;&lt;RecNum&gt;102101&lt;/RecNum&gt;&lt;DisplayText&gt;(61)&lt;/DisplayText&gt;&lt;record&gt;&lt;rec-number&gt;102101&lt;/rec-number&gt;&lt;foreign-keys&gt;&lt;key app="EN" db-id="xp2t92d2502pwvevsxk5z2fp25zzft90xrt2" timestamp="1716817658"&gt;102101&lt;/key&gt;&lt;/foreign-keys&gt;&lt;ref-type name="Journal Article"&gt;17&lt;/ref-type&gt;&lt;contributors&gt;&lt;authors&gt;&lt;author&gt;Yoo, HJ&lt;/author&gt;&lt;author&gt;Park, MS&lt;/author&gt;&lt;author&gt;Kim, TN&lt;/author&gt;&lt;author&gt;Yang, SJ&lt;/author&gt;&lt;author&gt;Cho, GJ&lt;/author&gt;&lt;author&gt;Hwang, TG&lt;/author&gt;&lt;author&gt;Baik, SH&lt;/author&gt;&lt;author&gt;Choi, DS&lt;/author&gt;&lt;author&gt;Park, GH&lt;/author&gt;&lt;author&gt;Choi, KM&lt;/author&gt;&lt;/authors&gt;&lt;/contributors&gt;&lt;titles&gt;&lt;title&gt;A ubiquitous chronic disease care system using cellular phones and the internet&lt;/title&gt;&lt;secondary-title&gt;Diabetic Medicine&lt;/secondary-title&gt;&lt;/titles&gt;&lt;periodical&gt;&lt;full-title&gt;Diabetic Medicine&lt;/full-title&gt;&lt;/periodical&gt;&lt;pages&gt;628-635&lt;/pages&gt;&lt;volume&gt;26&lt;/volume&gt;&lt;number&gt;6&lt;/number&gt;&lt;dates&gt;&lt;year&gt;2009&lt;/year&gt;&lt;/dates&gt;&lt;isbn&gt;0742-3071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61)</w:t>
            </w:r>
            <w:r w:rsidRPr="00181E44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1CE29476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Improved management of care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B663AF3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Enhance detection of key clinical symptom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kefield&lt;/Author&gt;&lt;Year&gt;2012&lt;/Year&gt;&lt;RecNum&gt;102102&lt;/RecNum&gt;&lt;DisplayText&gt;(21, 57)&lt;/DisplayText&gt;&lt;record&gt;&lt;rec-number&gt;102102&lt;/rec-number&gt;&lt;foreign-keys&gt;&lt;key app="EN" db-id="xp2t92d2502pwvevsxk5z2fp25zzft90xrt2" timestamp="1716850438"&gt;102102&lt;/key&gt;&lt;/foreign-keys&gt;&lt;ref-type name="Journal Article"&gt;17&lt;/ref-type&gt;&lt;contributors&gt;&lt;authors&gt;&lt;author&gt;Wakefield, Bonnie J&lt;/author&gt;&lt;author&gt;Holman, John E&lt;/author&gt;&lt;author&gt;Ray, Annette&lt;/author&gt;&lt;author&gt;Scherubel, Melody&lt;/author&gt;&lt;author&gt;Adams, Margaret R&lt;/author&gt;&lt;author&gt;Hills, Stephen L&lt;/author&gt;&lt;author&gt;Rosenthal, Gary E&lt;/author&gt;&lt;/authors&gt;&lt;/contributors&gt;&lt;titles&gt;&lt;title&gt;Outcomes of a home telehealth intervention for patients with diabetes and hypertension&lt;/title&gt;&lt;secondary-title&gt;Telemedicine and e-Health&lt;/secondary-title&gt;&lt;/titles&gt;&lt;periodical&gt;&lt;full-title&gt;Telemedicine and E-Health&lt;/full-title&gt;&lt;/periodical&gt;&lt;pages&gt;575-579&lt;/pages&gt;&lt;volume&gt;18&lt;/volume&gt;&lt;number&gt;8&lt;/number&gt;&lt;dates&gt;&lt;year&gt;2012&lt;/year&gt;&lt;/dates&gt;&lt;isbn&gt;1530-5627&lt;/isbn&gt;&lt;urls&gt;&lt;/urls&gt;&lt;/record&gt;&lt;/Cite&gt;&lt;Cite&gt;&lt;Author&gt;Wakefield&lt;/Author&gt;&lt;Year&gt;2011&lt;/Year&gt;&lt;RecNum&gt;102103&lt;/RecNum&gt;&lt;record&gt;&lt;rec-number&gt;102103&lt;/rec-number&gt;&lt;foreign-keys&gt;&lt;key app="EN" db-id="xp2t92d2502pwvevsxk5z2fp25zzft90xrt2" timestamp="1716851810"&gt;102103&lt;/key&gt;&lt;/foreign-keys&gt;&lt;ref-type name="Journal Article"&gt;17&lt;/ref-type&gt;&lt;contributors&gt;&lt;authors&gt;&lt;author&gt;Wakefield, Bonnie J&lt;/author&gt;&lt;author&gt;Holman, John E&lt;/author&gt;&lt;author&gt;Ray, Annette&lt;/author&gt;&lt;author&gt;Scherubel, Melody&lt;/author&gt;&lt;author&gt;Adams, Margaret R&lt;/author&gt;&lt;author&gt;Hillis, Stephen L&lt;/author&gt;&lt;author&gt;Rosenthal, Gary E&lt;/author&gt;&lt;/authors&gt;&lt;/contributors&gt;&lt;titles&gt;&lt;title&gt;Effectiveness of home telehealth in comorbid diabetes and hypertension: a randomized, controlled trial&lt;/title&gt;&lt;secondary-title&gt;Telemedicine and e-Health&lt;/secondary-title&gt;&lt;/titles&gt;&lt;periodical&gt;&lt;full-title&gt;Telemedicine and E-Health&lt;/full-title&gt;&lt;/periodical&gt;&lt;pages&gt;254-261&lt;/pages&gt;&lt;volume&gt;17&lt;/volume&gt;&lt;number&gt;4&lt;/number&gt;&lt;dates&gt;&lt;year&gt;2011&lt;/year&gt;&lt;/dates&gt;&lt;isbn&gt;1530-5627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21, 57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BF04C13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Quality of life </w: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ZWxjaGlvcnJlPC9BdXRob3I+PFllYXI+MjAxODwvWWVh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ZWxjaGlvcnJlPC9BdXRob3I+PFllYXI+MjAxODwvWWVh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end"/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02020"/>
                <w:sz w:val="20"/>
                <w:szCs w:val="20"/>
                <w:shd w:val="clear" w:color="auto" w:fill="FFFFFF"/>
              </w:rPr>
              <w:t>(59, 60, 72)</w: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fldChar w:fldCharType="end"/>
            </w:r>
          </w:p>
          <w:p w14:paraId="2CA35FE7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Improved cognitive &amp; physical wellness and preventing functional los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challa&lt;/Author&gt;&lt;Year&gt;2012&lt;/Year&gt;&lt;RecNum&gt;102156&lt;/RecNum&gt;&lt;DisplayText&gt;(42)&lt;/DisplayText&gt;&lt;record&gt;&lt;rec-number&gt;102156&lt;/rec-number&gt;&lt;foreign-keys&gt;&lt;key app="EN" db-id="xp2t92d2502pwvevsxk5z2fp25zzft90xrt2" timestamp="1717360557"&gt;102156&lt;/key&gt;&lt;/foreign-keys&gt;&lt;ref-type name="Journal Article"&gt;17&lt;/ref-type&gt;&lt;contributors&gt;&lt;authors&gt;&lt;author&gt;Tchalla, Achille Edem&lt;/author&gt;&lt;author&gt;Lachal, Florent&lt;/author&gt;&lt;author&gt;Cardinaud, Noëlle&lt;/author&gt;&lt;author&gt;Saulnier, Isabelle&lt;/author&gt;&lt;author&gt;Bhalla, Devender&lt;/author&gt;&lt;author&gt;Roquejoffre, Alain&lt;/author&gt;&lt;author&gt;Rialle, Vincent&lt;/author&gt;&lt;author&gt;Preux, Pierre-Marie&lt;/author&gt;&lt;author&gt;Dantoine, Thierry&lt;/author&gt;&lt;/authors&gt;&lt;/contributors&gt;&lt;titles&gt;&lt;title&gt;Efficacy of simple home-based technologies combined with a monitoring assistive center in decreasing falls in a frail elderly population (results of the Esoppe study)&lt;/title&gt;&lt;secondary-title&gt;Archives of gerontology and geriatrics&lt;/secondary-title&gt;&lt;/titles&gt;&lt;periodical&gt;&lt;full-title&gt;Archives of Gerontology and Geriatrics&lt;/full-title&gt;&lt;/periodical&gt;&lt;pages&gt;683-689&lt;/pages&gt;&lt;volume&gt;55&lt;/volume&gt;&lt;number&gt;3&lt;/number&gt;&lt;dates&gt;&lt;year&gt;2012&lt;/year&gt;&lt;/dates&gt;&lt;isbn&gt;0167-494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42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2A2E315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Maintained physical and cognitive statu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19&lt;/Year&gt;&lt;RecNum&gt;102210&lt;/RecNum&gt;&lt;DisplayText&gt;(34)&lt;/DisplayText&gt;&lt;record&gt;&lt;rec-number&gt;102210&lt;/rec-number&gt;&lt;foreign-keys&gt;&lt;key app="EN" db-id="xp2t92d2502pwvevsxk5z2fp25zzft90xrt2" timestamp="1717906944"&gt;102210&lt;/key&gt;&lt;/foreign-keys&gt;&lt;ref-type name="Journal Article"&gt;17&lt;/ref-type&gt;&lt;contributors&gt;&lt;authors&gt;&lt;author&gt;Lee, Shu-Chen&lt;/author&gt;&lt;author&gt;Tsai, Jung-Mei&lt;/author&gt;&lt;author&gt;Tsai, Li-Yun&lt;/author&gt;&lt;author&gt;Liang, Li-Jen&lt;/author&gt;&lt;author&gt;Wu, Ching-Ping&lt;/author&gt;&lt;/authors&gt;&lt;/contributors&gt;&lt;titles&gt;&lt;title&gt;Promoting Physical Activity and Reducing Frailty of Middle-Aged and Older Adults in Community: The Effects of a Health Promotion Program Combining Smart Phone Learning and Exercise&lt;/title&gt;&lt;secondary-title&gt;International Journal of Gerontology&lt;/secondary-title&gt;&lt;/titles&gt;&lt;periodical&gt;&lt;full-title&gt;International Journal of Gerontology&lt;/full-title&gt;&lt;/periodical&gt;&lt;volume&gt;13&lt;/volume&gt;&lt;number&gt;4&lt;/number&gt;&lt;dates&gt;&lt;year&gt;2019&lt;/year&gt;&lt;/dates&gt;&lt;isbn&gt;1873-9598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34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0DEE5F05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181E44">
              <w:rPr>
                <w:rFonts w:ascii="Times New Roman" w:hAnsi="Times New Roman" w:cs="Times New Roman"/>
                <w:color w:val="202020"/>
                <w:sz w:val="20"/>
                <w:szCs w:val="20"/>
                <w:shd w:val="clear" w:color="auto" w:fill="FFFFFF"/>
              </w:rPr>
              <w:t xml:space="preserve">ost-efficiency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lchiorre&lt;/Author&gt;&lt;Year&gt;2018&lt;/Year&gt;&lt;RecNum&gt;102099&lt;/RecNum&gt;&lt;DisplayText&gt;(60)&lt;/DisplayText&gt;&lt;record&gt;&lt;rec-number&gt;102099&lt;/rec-number&gt;&lt;foreign-keys&gt;&lt;key app="EN" db-id="xp2t92d2502pwvevsxk5z2fp25zzft90xrt2" timestamp="1716816490"&gt;102099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, reduced travelling, direct and indirect cost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iser&lt;/Author&gt;&lt;Year&gt;2019&lt;/Year&gt;&lt;RecNum&gt;102109&lt;/RecNum&gt;&lt;DisplayText&gt;(35)&lt;/DisplayText&gt;&lt;record&gt;&lt;rec-number&gt;102109&lt;/rec-number&gt;&lt;foreign-keys&gt;&lt;key app="EN" db-id="xp2t92d2502pwvevsxk5z2fp25zzft90xrt2" timestamp="1716870532"&gt;102109&lt;/key&gt;&lt;/foreign-keys&gt;&lt;ref-type name="Journal Article"&gt;17&lt;/ref-type&gt;&lt;contributors&gt;&lt;authors&gt;&lt;author&gt;Pariser, Pauline&lt;/author&gt;&lt;author&gt;Pham, Thuy-Nga Tia&lt;/author&gt;&lt;author&gt;Brown, Judith B&lt;/author&gt;&lt;author&gt;Stewart, Moira&lt;/author&gt;&lt;author&gt;Charles, Jocelyn&lt;/author&gt;&lt;/authors&gt;&lt;/contributors&gt;&lt;titles&gt;&lt;title&gt;Connecting people with multimorbidity to interprofessional teams using telemedicine&lt;/title&gt;&lt;secondary-title&gt;The Annals of Family Medicine&lt;/secondary-title&gt;&lt;/titles&gt;&lt;periodical&gt;&lt;full-title&gt;The Annals of Family Medicine&lt;/full-title&gt;&lt;/periodical&gt;&lt;pages&gt;S57-S62&lt;/pages&gt;&lt;volume&gt;17&lt;/volume&gt;&lt;number&gt;Suppl 1&lt;/number&gt;&lt;dates&gt;&lt;year&gt;2019&lt;/year&gt;&lt;/dates&gt;&lt;isbn&gt;1544-1709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</w:p>
          <w:p w14:paraId="0CBFF3BF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Increased service acceptability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iser&lt;/Author&gt;&lt;Year&gt;2019&lt;/Year&gt;&lt;RecNum&gt;102109&lt;/RecNum&gt;&lt;DisplayText&gt;(35, 36)&lt;/DisplayText&gt;&lt;record&gt;&lt;rec-number&gt;102109&lt;/rec-number&gt;&lt;foreign-keys&gt;&lt;key app="EN" db-id="xp2t92d2502pwvevsxk5z2fp25zzft90xrt2" timestamp="1716870532"&gt;102109&lt;/key&gt;&lt;/foreign-keys&gt;&lt;ref-type name="Journal Article"&gt;17&lt;/ref-type&gt;&lt;contributors&gt;&lt;authors&gt;&lt;author&gt;Pariser, Pauline&lt;/author&gt;&lt;author&gt;Pham, Thuy-Nga Tia&lt;/author&gt;&lt;author&gt;Brown, Judith B&lt;/author&gt;&lt;author&gt;Stewart, Moira&lt;/author&gt;&lt;author&gt;Charles, Jocelyn&lt;/author&gt;&lt;/authors&gt;&lt;/contributors&gt;&lt;titles&gt;&lt;title&gt;Connecting people with multimorbidity to interprofessional teams using telemedicine&lt;/title&gt;&lt;secondary-title&gt;The Annals of Family Medicine&lt;/secondary-title&gt;&lt;/titles&gt;&lt;periodical&gt;&lt;full-title&gt;The Annals of Family Medicine&lt;/full-title&gt;&lt;/periodical&gt;&lt;pages&gt;S57-S62&lt;/pages&gt;&lt;volume&gt;17&lt;/volume&gt;&lt;number&gt;Suppl 1&lt;/number&gt;&lt;dates&gt;&lt;year&gt;2019&lt;/year&gt;&lt;/dates&gt;&lt;isbn&gt;1544-1709&lt;/isbn&gt;&lt;urls&gt;&lt;/urls&gt;&lt;/record&gt;&lt;/Cite&gt;&lt;Cite&gt;&lt;Author&gt;Wiseman&lt;/Author&gt;&lt;Year&gt;2015&lt;/Year&gt;&lt;RecNum&gt;102157&lt;/RecNum&gt;&lt;record&gt;&lt;rec-number&gt;102157&lt;/rec-number&gt;&lt;foreign-keys&gt;&lt;key app="EN" db-id="xp2t92d2502pwvevsxk5z2fp25zzft90xrt2" timestamp="1717366740"&gt;102157&lt;/key&gt;&lt;/foreign-keys&gt;&lt;ref-type name="Journal Article"&gt;17&lt;/ref-type&gt;&lt;contributors&gt;&lt;authors&gt;&lt;author&gt;Wiseman, Jason T&lt;/author&gt;&lt;author&gt;Fernandes-Taylor, Sara&lt;/author&gt;&lt;author&gt;Barnes, Maggie L&lt;/author&gt;&lt;author&gt;Tomsejova, Adela&lt;/author&gt;&lt;author&gt;Saunders, R Scott&lt;/author&gt;&lt;author&gt;Kent, K Craig&lt;/author&gt;&lt;/authors&gt;&lt;/contributors&gt;&lt;titles&gt;&lt;title&gt;Conceptualizing smartphone use in outpatient wound assessment: patients&amp;apos; and caregivers&amp;apos; willingness to use technology&lt;/title&gt;&lt;secondary-title&gt;Journal of Surgical Research&lt;/secondary-title&gt;&lt;/titles&gt;&lt;periodical&gt;&lt;full-title&gt;Journal of Surgical Research&lt;/full-title&gt;&lt;/periodical&gt;&lt;pages&gt;245-251&lt;/pages&gt;&lt;volume&gt;198&lt;/volume&gt;&lt;number&gt;1&lt;/number&gt;&lt;dates&gt;&lt;year&gt;2015&lt;/year&gt;&lt;/dates&gt;&lt;isbn&gt;0022-4804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35, 36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AF6B151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Improves care integration/management </w: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Melchiorre&lt;/Author&gt;&lt;Year&gt;2018&lt;/Year&gt;&lt;RecNum&gt;102205&lt;/RecNum&gt;&lt;DisplayText&gt;(60)&lt;/DisplayText&gt;&lt;record&gt;&lt;rec-number&gt;102205&lt;/rec-number&gt;&lt;foreign-keys&gt;&lt;key app="EN" db-id="xp2t92d2502pwvevsxk5z2fp25zzft90xrt2" timestamp="1717905338"&gt;102205&lt;/key&gt;&lt;/foreign-keys&gt;&lt;ref-type name="Journal Article"&gt;17&lt;/ref-type&gt;&lt;contributors&gt;&lt;authors&gt;&lt;author&gt;Melchiorre, Maria Gabriella&lt;/author&gt;&lt;author&gt;Lamura, Giovanni&lt;/author&gt;&lt;author&gt;Barbabella, Francesco&lt;/author&gt;&lt;author&gt;ICARE4EU Consortium&lt;/author&gt;&lt;/authors&gt;&lt;/contributors&gt;&lt;titles&gt;&lt;title&gt;eHealth for people with multimorbidity: Results from the ICARE4EU project and insights from the “10 e’s” by Gunther Eysenbach&lt;/title&gt;&lt;secondary-title&gt;PloS one&lt;/secondary-title&gt;&lt;/titles&gt;&lt;periodical&gt;&lt;full-title&gt;PloS one&lt;/full-title&gt;&lt;/periodical&gt;&lt;pages&gt;e0207292&lt;/pages&gt;&lt;volume&gt;13&lt;/volume&gt;&lt;number&gt;11&lt;/number&gt;&lt;dates&gt;&lt;year&gt;2018&lt;/year&gt;&lt;/dates&gt;&lt;isbn&gt;1932-6203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60)</w:t>
            </w: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24FD3C7B" w14:textId="77777777" w:rsidR="009722A4" w:rsidRPr="00181E44" w:rsidRDefault="009722A4" w:rsidP="009722A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lastRenderedPageBreak/>
              <w:t xml:space="preserve">Reduced number patients admitted in hospital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ar&lt;/Author&gt;&lt;Year&gt;2021&lt;/Year&gt;&lt;RecNum&gt;102121&lt;/RecNum&gt;&lt;DisplayText&gt;(58)&lt;/DisplayText&gt;&lt;record&gt;&lt;rec-number&gt;102121&lt;/rec-number&gt;&lt;foreign-keys&gt;&lt;key app="EN" db-id="xp2t92d2502pwvevsxk5z2fp25zzft90xrt2" timestamp="1716941980"&gt;102121&lt;/key&gt;&lt;/foreign-keys&gt;&lt;ref-type name="Journal Article"&gt;17&lt;/ref-type&gt;&lt;contributors&gt;&lt;authors&gt;&lt;author&gt;Lear, Scott A&lt;/author&gt;&lt;author&gt;Norena, Monica&lt;/author&gt;&lt;author&gt;Banner, Davina&lt;/author&gt;&lt;author&gt;Whitehurst, David GT&lt;/author&gt;&lt;author&gt;Gill, Sabrina&lt;/author&gt;&lt;author&gt;Burns, Jane&lt;/author&gt;&lt;author&gt;Kandola, Damanpreet K&lt;/author&gt;&lt;author&gt;Johnston, Suzanne&lt;/author&gt;&lt;author&gt;Horvat, Dan&lt;/author&gt;&lt;author&gt;Vincent, Kaitey&lt;/author&gt;&lt;/authors&gt;&lt;/contributors&gt;&lt;titles&gt;&lt;title&gt;Assessment of an Interactive Digital Health–Based Self-management Program to Reduce Hospitalizations Among Patients With Multiple Chronic Diseases: A Randomized Clinical Trial&lt;/title&gt;&lt;secondary-title&gt;JAMA Network Open&lt;/secondary-title&gt;&lt;/titles&gt;&lt;periodical&gt;&lt;full-title&gt;JAMA Network Open&lt;/full-title&gt;&lt;/periodical&gt;&lt;pages&gt;e2140591-e2140591&lt;/pages&gt;&lt;volume&gt;4&lt;/volume&gt;&lt;number&gt;12&lt;/number&gt;&lt;dates&gt;&lt;year&gt;2021&lt;/year&gt;&lt;/dates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58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26FCD2F" w14:textId="2205FC2C" w:rsidR="009722A4" w:rsidRPr="00FE5D18" w:rsidRDefault="009722A4" w:rsidP="009722A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Enhance acceptability of service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midt&lt;/Author&gt;&lt;Year&gt;2019&lt;/Year&gt;&lt;RecNum&gt;102138&lt;/RecNum&gt;&lt;DisplayText&gt;(40)&lt;/DisplayText&gt;&lt;record&gt;&lt;rec-number&gt;102138&lt;/rec-number&gt;&lt;foreign-keys&gt;&lt;key app="EN" db-id="xp2t92d2502pwvevsxk5z2fp25zzft90xrt2" timestamp="1717222575"&gt;102138&lt;/key&gt;&lt;/foreign-keys&gt;&lt;ref-type name="Journal Article"&gt;17&lt;/ref-type&gt;&lt;contributors&gt;&lt;authors&gt;&lt;author&gt;Schmidt, Stefan&lt;/author&gt;&lt;author&gt;Behrens, Johann&lt;/author&gt;&lt;author&gt;Lautenschlaeger, Christine&lt;/author&gt;&lt;author&gt;Gaertner, Beate&lt;/author&gt;&lt;author&gt;Luderer, Christiane&lt;/author&gt;&lt;/authors&gt;&lt;/contributors&gt;&lt;titles&gt;&lt;title&gt;Experiences with combined personal‐online case management and the self‐reliance of older people with multimorbidity living alone in private households: results of an interpretative‐hermeneutical analysis&lt;/title&gt;&lt;secondary-title&gt;Scandinavian Journal of Caring Sciences&lt;/secondary-title&gt;&lt;/titles&gt;&lt;periodical&gt;&lt;full-title&gt;Scandinavian Journal of Caring Sciences&lt;/full-title&gt;&lt;/periodical&gt;&lt;pages&gt;931-939&lt;/pages&gt;&lt;volume&gt;33&lt;/volume&gt;&lt;number&gt;4&lt;/number&gt;&lt;dates&gt;&lt;year&gt;2019&lt;/year&gt;&lt;/dates&gt;&lt;isbn&gt;0283-9318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722A4" w:rsidRPr="00FE5D18" w14:paraId="0E1FC333" w14:textId="77777777" w:rsidTr="008D3367">
        <w:tc>
          <w:tcPr>
            <w:tcW w:w="1483" w:type="dxa"/>
          </w:tcPr>
          <w:p w14:paraId="0D1E851C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Tablet computer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rPC9BdXRob3I+PFllYXI+MjAxMDwvWWVhcj48UmVj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rPC9BdXRob3I+PFllYXI+MjAxMDwvWWVhcj48UmVj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1, 64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66E53AC4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Nurses enter patient data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rabhakaran&lt;/Author&gt;&lt;Year&gt;2019&lt;/Year&gt;&lt;RecNum&gt;102124&lt;/RecNum&gt;&lt;DisplayText&gt;(64)&lt;/DisplayText&gt;&lt;record&gt;&lt;rec-number&gt;102124&lt;/rec-number&gt;&lt;foreign-keys&gt;&lt;key app="EN" db-id="xp2t92d2502pwvevsxk5z2fp25zzft90xrt2" timestamp="1716945757"&gt;102124&lt;/key&gt;&lt;/foreign-keys&gt;&lt;ref-type name="Journal Article"&gt;17&lt;/ref-type&gt;&lt;contributors&gt;&lt;authors&gt;&lt;author&gt;Prabhakaran, Dorairaj&lt;/author&gt;&lt;author&gt;Jha, Dilip&lt;/author&gt;&lt;author&gt;Prieto-Merino, David&lt;/author&gt;&lt;author&gt;Roy, Ambuj&lt;/author&gt;&lt;author&gt;Singh, Kavita&lt;/author&gt;&lt;author&gt;Ajay, Vamadevan S&lt;/author&gt;&lt;author&gt;Jindal, Devraj&lt;/author&gt;&lt;author&gt;Gupta, Priti&lt;/author&gt;&lt;author&gt;Kondal, Dimple&lt;/author&gt;&lt;author&gt;Goenka, Shifalika&lt;/author&gt;&lt;/authors&gt;&lt;/contributors&gt;&lt;titles&gt;&lt;title&gt;Effectiveness of an mHealth-based electronic decision support system for integrated management of chronic conditions in primary care: the mWellcare cluster-randomized controlled trial&lt;/title&gt;&lt;secondary-title&gt;Circulation&lt;/secondary-title&gt;&lt;/titles&gt;&lt;periodical&gt;&lt;full-title&gt;Circulation&lt;/full-title&gt;&lt;/periodical&gt;&lt;pages&gt;380-391&lt;/pages&gt;&lt;volume&gt;139&lt;/volume&gt;&lt;number&gt;3&lt;/number&gt;&lt;dates&gt;&lt;year&gt;2019&lt;/year&gt;&lt;/dates&gt;&lt;isbn&gt;0009-7322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4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030C68DE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722A4" w:rsidRPr="00FE5D18" w14:paraId="60E6E5CD" w14:textId="77777777" w:rsidTr="008D3367">
        <w:tc>
          <w:tcPr>
            <w:tcW w:w="1483" w:type="dxa"/>
          </w:tcPr>
          <w:p w14:paraId="739037FE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Artificial intelligence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DZXNhcmlvPC9BdXRob3I+PFllYXI+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DZXNhcmlvPC9BdXRob3I+PFllYXI+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45-48, 70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13" w:type="dxa"/>
          </w:tcPr>
          <w:p w14:paraId="7EC11284" w14:textId="77777777" w:rsidR="009722A4" w:rsidRPr="00FE5D18" w:rsidRDefault="009722A4" w:rsidP="009722A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Analyze pattern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eastAsia="en-AU"/>
              </w:rPr>
              <w:t>(45-48, 70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</w:p>
          <w:p w14:paraId="4FF04CE9" w14:textId="77777777" w:rsidR="009722A4" w:rsidRPr="00FE5D18" w:rsidRDefault="009722A4" w:rsidP="009722A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commend treatment options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eastAsia="en-AU"/>
              </w:rPr>
              <w:t>(45-48, 70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</w:p>
          <w:p w14:paraId="50C36355" w14:textId="77777777" w:rsidR="009722A4" w:rsidRPr="00FE5D18" w:rsidRDefault="009722A4" w:rsidP="009722A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Identify high-risk comorbidities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begin">
                <w:fldData xml:space="preserve">PEVuZE5vdGU+PENpdGU+PEF1dGhvcj5DZXNhcmlvPC9BdXRob3I+PFllYXI+MjAyMTwvWWVhcj48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eastAsia="en-AU"/>
              </w:rPr>
              <w:t>(45-48, 70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4678" w:type="dxa"/>
          </w:tcPr>
          <w:p w14:paraId="72C681CD" w14:textId="77777777" w:rsidR="009722A4" w:rsidRPr="00FE5D18" w:rsidRDefault="009722A4" w:rsidP="009722A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ient’s health data management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pPC9EaXNwbGF5VGV4dD48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DZXNhcmlvPC9BdXRob3I+PFllYXI+MjAyMTwvWWVhcj48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</w:fldData>
              </w:fldChar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45-48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446E9214" w14:textId="77777777" w:rsidR="009722A4" w:rsidRPr="00FE5D18" w:rsidRDefault="009722A4" w:rsidP="009722A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Causing administrative burden </w: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instrText xml:space="preserve"> ADDIN EN.CITE &lt;EndNote&gt;&lt;Cite&gt;&lt;Author&gt;Ambagtsheer&lt;/Author&gt;&lt;Year&gt;2020&lt;/Year&gt;&lt;RecNum&gt;102215&lt;/RecNum&gt;&lt;DisplayText&gt;(48)&lt;/DisplayText&gt;&lt;record&gt;&lt;rec-number&gt;102215&lt;/rec-number&gt;&lt;foreign-keys&gt;&lt;key app="EN" db-id="xp2t92d2502pwvevsxk5z2fp25zzft90xrt2" timestamp="1717908690"&gt;102215&lt;/key&gt;&lt;/foreign-keys&gt;&lt;ref-type name="Journal Article"&gt;17&lt;/ref-type&gt;&lt;contributors&gt;&lt;authors&gt;&lt;author&gt;Ambagtsheer, RC&lt;/author&gt;&lt;author&gt;Shafiabady, Niusha&lt;/author&gt;&lt;author&gt;Dent, E&lt;/author&gt;&lt;author&gt;Seiboth, C&lt;/author&gt;&lt;author&gt;Beilby, Justin&lt;/author&gt;&lt;/authors&gt;&lt;/contributors&gt;&lt;titles&gt;&lt;title&gt;The application of artificial intelligence (AI) techniques to identify frailty within a residential aged care administrative data set&lt;/title&gt;&lt;secondary-title&gt;International journal of medical informatics&lt;/secondary-title&gt;&lt;/titles&gt;&lt;periodical&gt;&lt;full-title&gt;International Journal of Medical Informatics&lt;/full-title&gt;&lt;/periodical&gt;&lt;pages&gt;104094&lt;/pages&gt;&lt;volume&gt;136&lt;/volume&gt;&lt;dates&gt;&lt;year&gt;2020&lt;/year&gt;&lt;/dates&gt;&lt;isbn&gt;1386-5056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color w:val="1F1F1F"/>
                <w:sz w:val="20"/>
                <w:szCs w:val="20"/>
              </w:rPr>
              <w:t>(48)</w:t>
            </w:r>
            <w:r w:rsidRPr="00181E44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fldChar w:fldCharType="end"/>
            </w:r>
          </w:p>
        </w:tc>
      </w:tr>
      <w:tr w:rsidR="009722A4" w:rsidRPr="00FE5D18" w14:paraId="7BAA74D9" w14:textId="77777777" w:rsidTr="008D3367">
        <w:tc>
          <w:tcPr>
            <w:tcW w:w="1483" w:type="dxa"/>
          </w:tcPr>
          <w:p w14:paraId="150ACFD4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Ambient assisted living technologie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5AD3B023" w14:textId="77777777" w:rsidR="009722A4" w:rsidRPr="00FE5D18" w:rsidRDefault="009722A4" w:rsidP="009722A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ient follow their own health condition 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06190A6E" w14:textId="77777777" w:rsidR="009722A4" w:rsidRPr="00FE5D18" w:rsidRDefault="009722A4" w:rsidP="009722A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ient empowerment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9B1DE07" w14:textId="77777777" w:rsidR="009722A4" w:rsidRPr="00FE5D18" w:rsidRDefault="009722A4" w:rsidP="009722A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Improve cognitive &amp; physical wellnes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79F71A3" w14:textId="77777777" w:rsidR="009722A4" w:rsidRPr="00FE5D18" w:rsidRDefault="009722A4" w:rsidP="009722A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Prevent functional los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AD72B72" w14:textId="77777777" w:rsidR="009722A4" w:rsidRPr="00FE5D18" w:rsidRDefault="009722A4" w:rsidP="009722A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duce workload on health care providers 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puy&lt;/Author&gt;&lt;Year&gt;2017&lt;/Year&gt;&lt;RecNum&gt;102203&lt;/RecNum&gt;&lt;DisplayText&gt;(55)&lt;/DisplayText&gt;&lt;record&gt;&lt;rec-number&gt;102203&lt;/rec-number&gt;&lt;foreign-keys&gt;&lt;key app="EN" db-id="xp2t92d2502pwvevsxk5z2fp25zzft90xrt2" timestamp="1717905029"&gt;102203&lt;/key&gt;&lt;/foreign-keys&gt;&lt;ref-type name="Journal Article"&gt;17&lt;/ref-type&gt;&lt;contributors&gt;&lt;authors&gt;&lt;author&gt;Dupuy, Lucile&lt;/author&gt;&lt;author&gt;Froger, Charlotte&lt;/author&gt;&lt;author&gt;Consel, Charles&lt;/author&gt;&lt;author&gt;Sauzéon, Hélène&lt;/author&gt;&lt;/authors&gt;&lt;/contributors&gt;&lt;titles&gt;&lt;title&gt;Everyday functioning benefits from an assisted living platform amongst frail older adults and their caregivers&lt;/title&gt;&lt;secondary-title&gt;Frontiers in aging neuroscience&lt;/secondary-title&gt;&lt;/titles&gt;&lt;periodical&gt;&lt;full-title&gt;Frontiers in aging neuroscience&lt;/full-title&gt;&lt;/periodical&gt;&lt;pages&gt;302&lt;/pages&gt;&lt;volume&gt;9&lt;/volume&gt;&lt;dates&gt;&lt;year&gt;2017&lt;/year&gt;&lt;/dates&gt;&lt;isbn&gt;1663-4365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</w:rPr>
              <w:t>(55)</w:t>
            </w:r>
            <w:r w:rsidRPr="00FE5D1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722A4" w:rsidRPr="00FE5D18" w14:paraId="7B3E979A" w14:textId="77777777" w:rsidTr="008D3367">
        <w:tc>
          <w:tcPr>
            <w:tcW w:w="1483" w:type="dxa"/>
          </w:tcPr>
          <w:p w14:paraId="5551B120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X10-based smart home technology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13" w:type="dxa"/>
          </w:tcPr>
          <w:p w14:paraId="3A05020D" w14:textId="77777777" w:rsidR="009722A4" w:rsidRPr="00FE5D18" w:rsidRDefault="009722A4" w:rsidP="009722A4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Remote monitoring and caring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4678" w:type="dxa"/>
          </w:tcPr>
          <w:p w14:paraId="6D2C7600" w14:textId="77777777" w:rsidR="009722A4" w:rsidRPr="00FE5D18" w:rsidRDefault="009722A4" w:rsidP="009722A4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ient empowerment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5DB7D090" w14:textId="77777777" w:rsidR="009722A4" w:rsidRPr="00FE5D18" w:rsidRDefault="009722A4" w:rsidP="009722A4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Increased service acceptability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FC91A2C" w14:textId="77777777" w:rsidR="009722A4" w:rsidRPr="00FE5D18" w:rsidRDefault="009722A4" w:rsidP="009722A4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Maintained users’ physical and cognitive status 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  <w:p w14:paraId="10FDFF7A" w14:textId="77777777" w:rsidR="009722A4" w:rsidRPr="00FE5D18" w:rsidRDefault="009722A4" w:rsidP="009722A4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Supports social interactions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Tomita&lt;/Author&gt;&lt;Year&gt;2007&lt;/Year&gt;&lt;RecNum&gt;102208&lt;/RecNum&gt;&lt;DisplayText&gt;(56)&lt;/DisplayText&gt;&lt;record&gt;&lt;rec-number&gt;102208&lt;/rec-number&gt;&lt;foreign-keys&gt;&lt;key app="EN" db-id="xp2t92d2502pwvevsxk5z2fp25zzft90xrt2" timestamp="1717905950"&gt;102208&lt;/key&gt;&lt;/foreign-keys&gt;&lt;ref-type name="Journal Article"&gt;17&lt;/ref-type&gt;&lt;contributors&gt;&lt;authors&gt;&lt;author&gt;Tomita, Machiko R&lt;/author&gt;&lt;author&gt;Mann, William C&lt;/author&gt;&lt;author&gt;Stanton, Kathleen&lt;/author&gt;&lt;author&gt;Tomita, Akihiko D&lt;/author&gt;&lt;author&gt;Sundar, Vidyalakshmi&lt;/author&gt;&lt;/authors&gt;&lt;/contributors&gt;&lt;titles&gt;&lt;title&gt;Use of currently available smart home technology by frail elders: process and outcomes&lt;/title&gt;&lt;secondary-title&gt;Topics in geriatric rehabilitation&lt;/secondary-title&gt;&lt;/titles&gt;&lt;periodical&gt;&lt;full-title&gt;Topics in geriatric rehabilitation&lt;/full-title&gt;&lt;/periodical&gt;&lt;pages&gt;24-34&lt;/pages&gt;&lt;volume&gt;23&lt;/volume&gt;&lt;number&gt;1&lt;/number&gt;&lt;dates&gt;&lt;year&gt;2007&lt;/year&gt;&lt;/dates&gt;&lt;isbn&gt;0882-7524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6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9722A4" w:rsidRPr="00FE5D18" w14:paraId="6ACFFBD2" w14:textId="77777777" w:rsidTr="008D3367">
        <w:tc>
          <w:tcPr>
            <w:tcW w:w="1483" w:type="dxa"/>
          </w:tcPr>
          <w:p w14:paraId="2B4AD633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ombined (Mobile and Website, QR codes) 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kZSBKb25nPC9BdXRob3I+PFllYXI+MjAxNjwvWWVhcj48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kZSBKb25nPC9BdXRob3I+PFllYXI+MjAxNjwvWWVhcj48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shd w:val="clear" w:color="auto" w:fill="FFFFFF"/>
              </w:rPr>
              <w:t>(52-54)</w:t>
            </w:r>
            <w:r w:rsidRPr="00FE5D1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; </w:t>
            </w:r>
          </w:p>
          <w:p w14:paraId="710821B0" w14:textId="77777777" w:rsidR="009722A4" w:rsidRPr="00FE5D18" w:rsidRDefault="009722A4" w:rsidP="008D33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A web tool linking a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H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3" w:type="dxa"/>
          </w:tcPr>
          <w:p w14:paraId="600161DC" w14:textId="77777777" w:rsidR="009722A4" w:rsidRPr="00FE5D18" w:rsidRDefault="009722A4" w:rsidP="009722A4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Data input for automated algorithm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01417C1" w14:textId="77777777" w:rsidR="009722A4" w:rsidRPr="00FE5D18" w:rsidRDefault="009722A4" w:rsidP="009722A4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linician feedback repor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DE010FF" w14:textId="77777777" w:rsidR="009722A4" w:rsidRPr="00FE5D18" w:rsidRDefault="009722A4" w:rsidP="009722A4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Patient feedback reports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78" w:type="dxa"/>
          </w:tcPr>
          <w:p w14:paraId="67F8BDDB" w14:textId="77777777" w:rsidR="009722A4" w:rsidRPr="00FE5D18" w:rsidRDefault="009722A4" w:rsidP="009722A4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>Acceptability of technologie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t xml:space="preserve">s 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eng&lt;/Author&gt;&lt;Year&gt;2014&lt;/Year&gt;&lt;RecNum&gt;102155&lt;/RecNum&gt;&lt;DisplayText&gt;(54)&lt;/DisplayText&gt;&lt;record&gt;&lt;rec-number&gt;102155&lt;/rec-number&gt;&lt;foreign-keys&gt;&lt;key app="EN" db-id="xp2t92d2502pwvevsxk5z2fp25zzft90xrt2" timestamp="1717360369"&gt;102155&lt;/key&gt;&lt;/foreign-keys&gt;&lt;ref-type name="Journal Article"&gt;17&lt;/ref-type&gt;&lt;contributors&gt;&lt;authors&gt;&lt;author&gt;Tseng, Ming-Hseng&lt;/author&gt;&lt;author&gt;Wu, Hui-Ching&lt;/author&gt;&lt;/authors&gt;&lt;/contributors&gt;&lt;titles&gt;&lt;title&gt;A cloud medication safety support system using QR code and Web services for elderly outpatients&lt;/title&gt;&lt;secondary-title&gt;Technology and Health Care&lt;/secondary-title&gt;&lt;/titles&gt;&lt;periodical&gt;&lt;full-title&gt;Technology and Health Care&lt;/full-title&gt;&lt;/periodical&gt;&lt;pages&gt;99-113&lt;/pages&gt;&lt;volume&gt;22&lt;/volume&gt;&lt;number&gt;1&lt;/number&gt;&lt;dates&gt;&lt;year&gt;2014&lt;/year&gt;&lt;/dates&gt;&lt;isbn&gt;0928-7329&lt;/isbn&gt;&lt;urls&gt;&lt;/urls&gt;&lt;/record&gt;&lt;/Cite&gt;&lt;/EndNote&gt;</w:instrTex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81E44">
              <w:rPr>
                <w:rFonts w:ascii="Times New Roman" w:hAnsi="Times New Roman" w:cs="Times New Roman"/>
                <w:noProof/>
                <w:sz w:val="20"/>
                <w:szCs w:val="20"/>
              </w:rPr>
              <w:t>(54)</w:t>
            </w:r>
            <w:r w:rsidRPr="00181E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C9875BE" w14:textId="77777777" w:rsidR="009722A4" w:rsidRPr="00FE5D18" w:rsidRDefault="009722A4" w:rsidP="009722A4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Improved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 xml:space="preserve">communication among professionals 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begin"/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instrText xml:space="preserve"> ADDIN EN.CITE &lt;EndNote&gt;&lt;Cite&gt;&lt;Author&gt;de Jong&lt;/Author&gt;&lt;Year&gt;2016&lt;/Year&gt;&lt;RecNum&gt;102149&lt;/RecNum&gt;&lt;DisplayText&gt;(52)&lt;/DisplayText&gt;&lt;record&gt;&lt;rec-number&gt;102149&lt;/rec-number&gt;&lt;foreign-keys&gt;&lt;key app="EN" db-id="xp2t92d2502pwvevsxk5z2fp25zzft90xrt2" timestamp="1717307774"&gt;102149&lt;/key&gt;&lt;/foreign-keys&gt;&lt;ref-type name="Journal Article"&gt;17&lt;/ref-type&gt;&lt;contributors&gt;&lt;authors&gt;&lt;author&gt;de Jong, Catharina C&lt;/author&gt;&lt;author&gt;Ros, Wynand JG&lt;/author&gt;&lt;author&gt;van Leeuwen, Mia&lt;/author&gt;&lt;author&gt;Schrijvers, Guus&lt;/author&gt;&lt;/authors&gt;&lt;/contributors&gt;&lt;titles&gt;&lt;title&gt;How professionals share an E-care plan for the elderly in primary care: evaluating the use of an E-communication tool by different combinations of professionals&lt;/title&gt;&lt;secondary-title&gt;Journal of Medical Internet Research&lt;/secondary-title&gt;&lt;/titles&gt;&lt;periodical&gt;&lt;full-title&gt;Journal of Medical Internet Research&lt;/full-title&gt;&lt;/periodical&gt;&lt;pages&gt;e304&lt;/pages&gt;&lt;volume&gt;18&lt;/volume&gt;&lt;number&gt;11&lt;/number&gt;&lt;dates&gt;&lt;year&gt;2016&lt;/year&gt;&lt;/dates&gt;&lt;isbn&gt;1438-8871&lt;/isbn&gt;&lt;urls&gt;&lt;/urls&gt;&lt;/record&gt;&lt;/Cite&gt;&lt;/EndNote&gt;</w:instrTex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separate"/>
            </w:r>
            <w:r w:rsidRPr="00FE5D18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shd w:val="clear" w:color="auto" w:fill="FFFFFF"/>
              </w:rPr>
              <w:t>(52)</w:t>
            </w:r>
            <w:r w:rsidRPr="00FE5D18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fldChar w:fldCharType="end"/>
            </w:r>
          </w:p>
          <w:p w14:paraId="0FE9C52E" w14:textId="77777777" w:rsidR="009722A4" w:rsidRDefault="009722A4" w:rsidP="009722A4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ommunic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63E304F" w14:textId="77777777" w:rsidR="009722A4" w:rsidRPr="00FE5D18" w:rsidRDefault="009722A4" w:rsidP="009722A4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E5D18">
              <w:rPr>
                <w:rFonts w:ascii="Times New Roman" w:hAnsi="Times New Roman" w:cs="Times New Roman"/>
                <w:sz w:val="20"/>
                <w:szCs w:val="20"/>
              </w:rPr>
              <w:t xml:space="preserve">Correction of medication discrepancies but had no effect on number of medications or reduction in PIM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ed&lt;/Author&gt;&lt;Year&gt;2017&lt;/Year&gt;&lt;RecNum&gt;102122&lt;/RecNum&gt;&lt;DisplayText&gt;(68)&lt;/DisplayText&gt;&lt;record&gt;&lt;rec-number&gt;102122&lt;/rec-number&gt;&lt;foreign-keys&gt;&lt;key app="EN" db-id="xp2t92d2502pwvevsxk5z2fp25zzft90xrt2" timestamp="1716944279"&gt;102122&lt;/key&gt;&lt;/foreign-keys&gt;&lt;ref-type name="Journal Article"&gt;17&lt;/ref-type&gt;&lt;contributors&gt;&lt;authors&gt;&lt;author&gt;Fried, Terri R&lt;/author&gt;&lt;author&gt;Niehoff, Kristina M&lt;/author&gt;&lt;author&gt;Street, Richard L&lt;/author&gt;&lt;author&gt;Charpentier, Peter A&lt;/author&gt;&lt;author&gt;Rajeevan, Nallakkandi&lt;/author&gt;&lt;author&gt;Miller, Perry L&lt;/author&gt;&lt;author&gt;Goldstein, Mary K&lt;/author&gt;&lt;author&gt;O&amp;apos;Leary, John R&lt;/author&gt;&lt;author&gt;Fenton, Brenda T&lt;/author&gt;&lt;/authors&gt;&lt;/contributors&gt;&lt;titles&gt;&lt;title&gt;Effect of the tool to reduce inappropriate medications on medication communication and deprescribing&lt;/title&gt;&lt;secondary-title&gt;Journal of the American Geriatrics Society&lt;/secondary-title&gt;&lt;/titles&gt;&lt;periodical&gt;&lt;full-title&gt;Journal of the American Geriatrics Society&lt;/full-title&gt;&lt;/periodical&gt;&lt;pages&gt;2265-2271&lt;/pages&gt;&lt;volume&gt;65&lt;/volume&gt;&lt;number&gt;10&lt;/number&gt;&lt;dates&gt;&lt;year&gt;2017&lt;/year&gt;&lt;/dates&gt;&lt;isbn&gt;0002-861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37404044" w14:textId="77777777" w:rsidR="009225FB" w:rsidRDefault="009225FB"/>
    <w:sectPr w:rsidR="009225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344705"/>
    <w:multiLevelType w:val="hybridMultilevel"/>
    <w:tmpl w:val="8E306F9A"/>
    <w:lvl w:ilvl="0" w:tplc="0C090001">
      <w:start w:val="1"/>
      <w:numFmt w:val="bullet"/>
      <w:lvlText w:val=""/>
      <w:lvlJc w:val="left"/>
      <w:pPr>
        <w:ind w:left="142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86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58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30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02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74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46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18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5902" w:hanging="360"/>
      </w:pPr>
      <w:rPr>
        <w:rFonts w:ascii="Wingdings" w:hAnsi="Wingdings" w:hint="default"/>
      </w:rPr>
    </w:lvl>
  </w:abstractNum>
  <w:abstractNum w:abstractNumId="1" w15:restartNumberingAfterBreak="0">
    <w:nsid w:val="01CA3E65"/>
    <w:multiLevelType w:val="hybridMultilevel"/>
    <w:tmpl w:val="86B2ECD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F85431"/>
    <w:multiLevelType w:val="hybridMultilevel"/>
    <w:tmpl w:val="2CAE80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5344EF"/>
    <w:multiLevelType w:val="hybridMultilevel"/>
    <w:tmpl w:val="9266D4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407C1B"/>
    <w:multiLevelType w:val="hybridMultilevel"/>
    <w:tmpl w:val="1B248C7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403CBA"/>
    <w:multiLevelType w:val="hybridMultilevel"/>
    <w:tmpl w:val="CECE38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237299"/>
    <w:multiLevelType w:val="hybridMultilevel"/>
    <w:tmpl w:val="355459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460B17"/>
    <w:multiLevelType w:val="hybridMultilevel"/>
    <w:tmpl w:val="4A840A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914F4C"/>
    <w:multiLevelType w:val="hybridMultilevel"/>
    <w:tmpl w:val="CB726B4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F396962"/>
    <w:multiLevelType w:val="hybridMultilevel"/>
    <w:tmpl w:val="60CE1D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2AD3AA0"/>
    <w:multiLevelType w:val="hybridMultilevel"/>
    <w:tmpl w:val="FF46DFA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9323E90"/>
    <w:multiLevelType w:val="hybridMultilevel"/>
    <w:tmpl w:val="05D643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0513368">
    <w:abstractNumId w:val="3"/>
  </w:num>
  <w:num w:numId="2" w16cid:durableId="457140804">
    <w:abstractNumId w:val="10"/>
  </w:num>
  <w:num w:numId="3" w16cid:durableId="1807115203">
    <w:abstractNumId w:val="11"/>
  </w:num>
  <w:num w:numId="4" w16cid:durableId="1013992579">
    <w:abstractNumId w:val="0"/>
  </w:num>
  <w:num w:numId="5" w16cid:durableId="1586840755">
    <w:abstractNumId w:val="8"/>
  </w:num>
  <w:num w:numId="6" w16cid:durableId="1557471695">
    <w:abstractNumId w:val="5"/>
  </w:num>
  <w:num w:numId="7" w16cid:durableId="493764839">
    <w:abstractNumId w:val="4"/>
  </w:num>
  <w:num w:numId="8" w16cid:durableId="1734084944">
    <w:abstractNumId w:val="1"/>
  </w:num>
  <w:num w:numId="9" w16cid:durableId="1590777112">
    <w:abstractNumId w:val="7"/>
  </w:num>
  <w:num w:numId="10" w16cid:durableId="711997257">
    <w:abstractNumId w:val="6"/>
  </w:num>
  <w:num w:numId="11" w16cid:durableId="1096167809">
    <w:abstractNumId w:val="9"/>
  </w:num>
  <w:num w:numId="12" w16cid:durableId="7431808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6F34"/>
    <w:rsid w:val="000F430C"/>
    <w:rsid w:val="001D7443"/>
    <w:rsid w:val="00283EA5"/>
    <w:rsid w:val="0061117B"/>
    <w:rsid w:val="00742A08"/>
    <w:rsid w:val="00750EB1"/>
    <w:rsid w:val="007C3276"/>
    <w:rsid w:val="007E79E7"/>
    <w:rsid w:val="00915301"/>
    <w:rsid w:val="009219F1"/>
    <w:rsid w:val="009225FB"/>
    <w:rsid w:val="009722A4"/>
    <w:rsid w:val="009A0C3E"/>
    <w:rsid w:val="009B2106"/>
    <w:rsid w:val="009F3558"/>
    <w:rsid w:val="00C01C71"/>
    <w:rsid w:val="00E43DD8"/>
    <w:rsid w:val="00E82F22"/>
    <w:rsid w:val="00ED6F34"/>
    <w:rsid w:val="00F20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44A199"/>
  <w15:chartTrackingRefBased/>
  <w15:docId w15:val="{7A5B8170-961F-4BB1-A9BE-A9922A693A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22A4"/>
  </w:style>
  <w:style w:type="paragraph" w:styleId="Heading1">
    <w:name w:val="heading 1"/>
    <w:basedOn w:val="Normal"/>
    <w:next w:val="Normal"/>
    <w:link w:val="Heading1Char"/>
    <w:uiPriority w:val="9"/>
    <w:qFormat/>
    <w:rsid w:val="00ED6F3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D6F3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D6F34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D6F3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D6F34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D6F3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D6F3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D6F3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D6F3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D6F3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D6F3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D6F34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D6F34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D6F34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D6F3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D6F3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D6F3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D6F3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D6F3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D6F3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D6F3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D6F3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D6F3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D6F34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ED6F3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D6F3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D6F3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D6F34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D6F34"/>
    <w:rPr>
      <w:b/>
      <w:bCs/>
      <w:smallCaps/>
      <w:color w:val="2F5496" w:themeColor="accent1" w:themeShade="BF"/>
      <w:spacing w:val="5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722A4"/>
  </w:style>
  <w:style w:type="table" w:styleId="TableGrid">
    <w:name w:val="Table Grid"/>
    <w:basedOn w:val="TableNormal"/>
    <w:uiPriority w:val="39"/>
    <w:rsid w:val="009722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4469</Words>
  <Characters>82477</Characters>
  <Application>Microsoft Office Word</Application>
  <DocSecurity>0</DocSecurity>
  <Lines>687</Lines>
  <Paragraphs>193</Paragraphs>
  <ScaleCrop>false</ScaleCrop>
  <Company>The University of Queensland</Company>
  <LinksUpToDate>false</LinksUpToDate>
  <CharactersWithSpaces>96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lilu Sinshaw</dc:creator>
  <cp:keywords/>
  <dc:description/>
  <cp:lastModifiedBy>Aklilu Sinshaw</cp:lastModifiedBy>
  <cp:revision>2</cp:revision>
  <dcterms:created xsi:type="dcterms:W3CDTF">2024-11-05T04:58:00Z</dcterms:created>
  <dcterms:modified xsi:type="dcterms:W3CDTF">2024-11-05T0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4-11-05T05:00:05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08225022-b094-4f13-bc1f-4ac91c18e4f2</vt:lpwstr>
  </property>
  <property fmtid="{D5CDD505-2E9C-101B-9397-08002B2CF9AE}" pid="8" name="MSIP_Label_0f488380-630a-4f55-a077-a19445e3f360_ContentBits">
    <vt:lpwstr>0</vt:lpwstr>
  </property>
</Properties>
</file>